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EB566E">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EB566E">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EB566E" w:rsidP="004E6DC5">
      <w:pPr>
        <w:pStyle w:val="TDC1"/>
        <w:rPr>
          <w:rFonts w:asciiTheme="minorHAnsi" w:eastAsiaTheme="minorEastAsia" w:hAnsiTheme="minorHAnsi" w:cstheme="minorBidi"/>
          <w:szCs w:val="22"/>
        </w:rPr>
      </w:pPr>
      <w:r w:rsidRPr="00EB566E">
        <w:rPr>
          <w:lang w:val="es-ES"/>
        </w:rPr>
        <w:fldChar w:fldCharType="begin"/>
      </w:r>
      <w:r w:rsidR="00930F37">
        <w:rPr>
          <w:lang w:val="es-ES"/>
        </w:rPr>
        <w:instrText xml:space="preserve"> TOC \o "1-3" \h \z \u </w:instrText>
      </w:r>
      <w:r w:rsidRPr="00EB566E">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EB566E">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EB566E">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EB566E">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EB566E">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EB566E">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EB566E">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EB566E">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EB566E">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EB566E">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EB566E">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EB566E">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EB566E"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EB566E"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w:t>
        </w:r>
        <w:r w:rsidR="004E6DC5" w:rsidRPr="00457B05">
          <w:rPr>
            <w:rStyle w:val="Hipervnculo"/>
          </w:rPr>
          <w:t>D</w:t>
        </w:r>
        <w:r w:rsidR="004E6DC5" w:rsidRPr="00457B05">
          <w:rPr>
            <w:rStyle w:val="Hipervnculo"/>
          </w:rPr>
          <w:t>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EB566E"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w:t>
        </w:r>
        <w:r w:rsidR="004E6DC5" w:rsidRPr="00457B05">
          <w:rPr>
            <w:rStyle w:val="Hipervnculo"/>
          </w:rPr>
          <w:t>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w:t>
        </w:r>
        <w:r w:rsidR="004E6DC5" w:rsidRPr="00B357D7">
          <w:rPr>
            <w:rStyle w:val="Hipervnculo"/>
            <w:rFonts w:ascii="Times New Roman" w:hAnsi="Times New Roman"/>
            <w:i/>
            <w:lang w:eastAsia="en-IN"/>
          </w:rPr>
          <w:t>s</w:t>
        </w:r>
        <w:r w:rsidR="004E6DC5" w:rsidRPr="00B357D7">
          <w:rPr>
            <w:rStyle w:val="Hipervnculo"/>
            <w:rFonts w:ascii="Times New Roman" w:hAnsi="Times New Roman"/>
            <w:i/>
            <w:lang w:eastAsia="en-IN"/>
          </w:rPr>
          <w:t>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EB566E"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EB566E"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EB566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EB566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EB566E">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EB566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EB566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EB566E">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EB566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EB566E"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EB566E"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EB566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EB566E"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EB566E"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EB566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EB566E"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EB566E"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EB566E"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EB566E"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EB566E" w:rsidRPr="00FE42BC">
        <w:rPr>
          <w:sz w:val="24"/>
        </w:rPr>
        <w:fldChar w:fldCharType="separate"/>
      </w:r>
      <w:r w:rsidRPr="00FE42BC">
        <w:rPr>
          <w:noProof/>
          <w:sz w:val="24"/>
        </w:rPr>
        <w:t>(Earl et al., 2011)</w:t>
      </w:r>
      <w:r w:rsidR="00EB566E" w:rsidRPr="00FE42BC">
        <w:rPr>
          <w:sz w:val="24"/>
        </w:rPr>
        <w:fldChar w:fldCharType="end"/>
      </w:r>
      <w:r w:rsidRPr="00FE42BC">
        <w:rPr>
          <w:sz w:val="24"/>
        </w:rPr>
        <w:t xml:space="preserve"> </w:t>
      </w:r>
      <w:r w:rsidR="00EB566E"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EB566E" w:rsidRPr="00FE42BC">
        <w:rPr>
          <w:sz w:val="24"/>
        </w:rPr>
        <w:fldChar w:fldCharType="separate"/>
      </w:r>
      <w:r w:rsidRPr="00FE42BC">
        <w:rPr>
          <w:noProof/>
          <w:sz w:val="24"/>
        </w:rPr>
        <w:t>(Bradnam et al., 2013)</w:t>
      </w:r>
      <w:r w:rsidR="00EB566E"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EB566E"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EB566E"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EB566E"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EB566E"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EB566E" w:rsidRPr="00DA558E">
        <w:rPr>
          <w:rFonts w:ascii="Times New Roman" w:hAnsi="Times New Roman"/>
          <w:sz w:val="24"/>
        </w:rPr>
        <w:fldChar w:fldCharType="separate"/>
      </w:r>
      <w:r w:rsidRPr="00DA558E">
        <w:rPr>
          <w:rFonts w:ascii="Times New Roman" w:hAnsi="Times New Roman"/>
          <w:noProof/>
          <w:sz w:val="24"/>
        </w:rPr>
        <w:t>(Nijkamp et al., 2012)</w:t>
      </w:r>
      <w:r w:rsidR="00EB566E"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EB566E" w:rsidP="00A36C53">
      <w:pPr>
        <w:widowControl w:val="0"/>
        <w:suppressAutoHyphens/>
        <w:autoSpaceDE w:val="0"/>
        <w:autoSpaceDN w:val="0"/>
        <w:adjustRightInd w:val="0"/>
        <w:spacing w:line="240" w:lineRule="auto"/>
        <w:rPr>
          <w:rFonts w:ascii="Times New Roman" w:hAnsi="Times New Roman"/>
          <w:sz w:val="24"/>
          <w:szCs w:val="16"/>
        </w:rPr>
      </w:pPr>
      <w:r w:rsidRPr="00EB566E">
        <w:rPr>
          <w:rFonts w:ascii="Times New Roman" w:hAnsi="Times New Roman"/>
          <w:noProof/>
          <w:sz w:val="24"/>
          <w:szCs w:val="16"/>
          <w:lang w:val="nl-NL" w:eastAsia="zh-CN"/>
        </w:rPr>
      </w:r>
      <w:r w:rsidRPr="00EB566E">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28" type="#_x0000_t202" style="width:474.9pt;height:449.05pt;visibility:visible;mso-position-horizontal-relative:char;mso-position-vertical-relative:line" stroked="f">
            <v:textbox inset="0,0,0,0">
              <w:txbxContent>
                <w:p w:rsidR="0066563D" w:rsidRDefault="005569E4"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C101B1" w:rsidRPr="002D2D46" w:rsidRDefault="00C101B1"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EB566E"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EB566E"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EB566E"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EB566E"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0383A">
        <w:rPr>
          <w:rFonts w:ascii="Times New Roman" w:hAnsi="Times New Roman"/>
          <w:sz w:val="24"/>
        </w:rPr>
        <w:fldChar w:fldCharType="separate"/>
      </w:r>
      <w:r w:rsidRPr="0030383A">
        <w:rPr>
          <w:rFonts w:ascii="Times New Roman" w:hAnsi="Times New Roman"/>
          <w:noProof/>
          <w:sz w:val="24"/>
        </w:rPr>
        <w:t>(van den Broek et al., 2015)</w:t>
      </w:r>
      <w:r w:rsidR="00EB566E"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EB566E"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EB566E"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EB566E"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EB566E" w:rsidRPr="0080302B">
        <w:rPr>
          <w:rFonts w:ascii="Times New Roman" w:hAnsi="Times New Roman"/>
          <w:sz w:val="24"/>
        </w:rPr>
        <w:fldChar w:fldCharType="separate"/>
      </w:r>
      <w:r w:rsidR="0080302B" w:rsidRPr="0080302B">
        <w:rPr>
          <w:rFonts w:ascii="Times New Roman" w:hAnsi="Times New Roman"/>
          <w:sz w:val="24"/>
        </w:rPr>
        <w:t>(Walker et al., 2014)</w:t>
      </w:r>
      <w:r w:rsidR="00EB566E"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EB566E" w:rsidP="00A36C53">
      <w:pPr>
        <w:widowControl w:val="0"/>
        <w:suppressAutoHyphens/>
        <w:autoSpaceDE w:val="0"/>
        <w:autoSpaceDN w:val="0"/>
        <w:adjustRightInd w:val="0"/>
        <w:spacing w:line="240" w:lineRule="auto"/>
        <w:rPr>
          <w:rFonts w:ascii="Times New Roman" w:hAnsi="Times New Roman"/>
          <w:sz w:val="24"/>
        </w:rPr>
      </w:pPr>
      <w:r w:rsidRPr="00EB566E">
        <w:rPr>
          <w:rFonts w:ascii="Times New Roman" w:hAnsi="Times New Roman"/>
          <w:noProof/>
          <w:sz w:val="24"/>
          <w:lang w:val="nl-NL" w:eastAsia="zh-CN"/>
        </w:rPr>
      </w:r>
      <w:r w:rsidRPr="00EB566E">
        <w:rPr>
          <w:rFonts w:ascii="Times New Roman" w:hAnsi="Times New Roman"/>
          <w:noProof/>
          <w:sz w:val="24"/>
          <w:lang w:val="nl-NL" w:eastAsia="zh-CN"/>
        </w:rPr>
        <w:pict>
          <v:shape id="Text Box 441" o:spid="_x0000_s1127" type="#_x0000_t202" style="width:483.65pt;height:375.7pt;visibility:visible;mso-position-horizontal-relative:char;mso-position-vertical-relative:line" stroked="f">
            <v:textbox inset="0,0,0,0">
              <w:txbxContent>
                <w:p w:rsidR="00C101B1" w:rsidRDefault="00C101B1"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C101B1" w:rsidRPr="002D2D46" w:rsidRDefault="00C101B1" w:rsidP="00AC54F7">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EB566E">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EB566E">
        <w:rPr>
          <w:rFonts w:ascii="Times New Roman" w:hAnsi="Times New Roman"/>
          <w:sz w:val="24"/>
        </w:rPr>
        <w:fldChar w:fldCharType="separate"/>
      </w:r>
      <w:r w:rsidR="004363BB" w:rsidRPr="004363BB">
        <w:rPr>
          <w:rFonts w:ascii="Times New Roman" w:hAnsi="Times New Roman"/>
          <w:noProof/>
          <w:sz w:val="24"/>
        </w:rPr>
        <w:t>(Escalona, Rocha, &amp; Posada, 2016)</w:t>
      </w:r>
      <w:r w:rsidR="00EB566E">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EB566E"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EB566E"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EB566E"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EB566E" w:rsidP="00A36C53">
      <w:pPr>
        <w:suppressAutoHyphens/>
        <w:autoSpaceDE w:val="0"/>
        <w:autoSpaceDN w:val="0"/>
        <w:adjustRightInd w:val="0"/>
        <w:spacing w:line="240" w:lineRule="auto"/>
        <w:rPr>
          <w:rFonts w:ascii="Times New Roman" w:hAnsi="Times New Roman"/>
          <w:sz w:val="24"/>
        </w:rPr>
      </w:pPr>
      <w:r w:rsidRPr="00EB566E">
        <w:rPr>
          <w:rFonts w:ascii="Times New Roman" w:hAnsi="Times New Roman"/>
          <w:noProof/>
          <w:sz w:val="24"/>
          <w:lang w:val="nl-NL" w:eastAsia="zh-CN"/>
        </w:rPr>
      </w:r>
      <w:r w:rsidR="00AC54F7" w:rsidRPr="00EB566E">
        <w:rPr>
          <w:rFonts w:ascii="Times New Roman" w:hAnsi="Times New Roman"/>
          <w:noProof/>
          <w:sz w:val="24"/>
          <w:lang w:val="nl-NL" w:eastAsia="zh-CN"/>
        </w:rPr>
        <w:pict>
          <v:shape id="Text Box 440" o:spid="_x0000_s1126" type="#_x0000_t202" style="width:491.1pt;height:266.75pt;visibility:visible;mso-position-horizontal-relative:char;mso-position-vertical-relative:line" strokecolor="white [3212]">
            <v:textbox style="mso-fit-shape-to-text:t" inset="0,0,0,0">
              <w:txbxContent>
                <w:p w:rsidR="00C101B1" w:rsidRDefault="00C101B1"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C101B1" w:rsidRPr="00F64905" w:rsidRDefault="00C101B1" w:rsidP="00AC54F7">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EB566E">
        <w:fldChar w:fldCharType="begin"/>
      </w:r>
      <w:r w:rsidR="00A779E4">
        <w:instrText xml:space="preserve"> XE "</w:instrText>
      </w:r>
      <w:r w:rsidR="00A779E4" w:rsidRPr="0039177B">
        <w:instrText>Real DNA sequence data</w:instrText>
      </w:r>
      <w:r w:rsidR="00A779E4">
        <w:instrText xml:space="preserve">" </w:instrText>
      </w:r>
      <w:r w:rsidR="00EB566E">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EB566E"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0383A">
        <w:rPr>
          <w:sz w:val="24"/>
          <w:szCs w:val="24"/>
        </w:rPr>
        <w:fldChar w:fldCharType="separate"/>
      </w:r>
      <w:r w:rsidRPr="0030383A">
        <w:rPr>
          <w:noProof/>
          <w:sz w:val="24"/>
          <w:szCs w:val="24"/>
        </w:rPr>
        <w:t>(van den Broek et al., 2015)</w:t>
      </w:r>
      <w:r w:rsidR="00EB566E"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EB566E">
        <w:fldChar w:fldCharType="begin"/>
      </w:r>
      <w:r w:rsidR="00A779E4">
        <w:instrText xml:space="preserve"> XE "</w:instrText>
      </w:r>
      <w:r w:rsidR="00A779E4" w:rsidRPr="004424E5">
        <w:instrText>Consensus draft reference genome</w:instrText>
      </w:r>
      <w:r w:rsidR="00A779E4">
        <w:instrText xml:space="preserve">" </w:instrText>
      </w:r>
      <w:r w:rsidR="00EB566E">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EB566E">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EB566E">
        <w:fldChar w:fldCharType="separate"/>
      </w:r>
      <w:r w:rsidR="002848CD" w:rsidRPr="002848CD">
        <w:rPr>
          <w:noProof/>
        </w:rPr>
        <w:t>(Myers, 1995)</w:t>
      </w:r>
      <w:r w:rsidR="00EB566E">
        <w:fldChar w:fldCharType="end"/>
      </w:r>
      <w:r w:rsidR="002848CD">
        <w:t xml:space="preserve"> </w:t>
      </w:r>
      <w:r w:rsidR="00EB566E">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EB566E">
        <w:fldChar w:fldCharType="separate"/>
      </w:r>
      <w:r w:rsidR="002848CD" w:rsidRPr="002848CD">
        <w:rPr>
          <w:noProof/>
        </w:rPr>
        <w:t>(Myers, 2005)</w:t>
      </w:r>
      <w:r w:rsidR="00EB566E">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EB566E">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EB566E">
        <w:fldChar w:fldCharType="separate"/>
      </w:r>
      <w:r w:rsidR="006D6CED" w:rsidRPr="006D6CED">
        <w:rPr>
          <w:noProof/>
        </w:rPr>
        <w:t>(Pevzner et al., 2001)</w:t>
      </w:r>
      <w:r w:rsidR="00EB566E">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EB566E"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EB566E" w:rsidRPr="002D7AE1">
        <w:rPr>
          <w:sz w:val="24"/>
        </w:rPr>
        <w:fldChar w:fldCharType="separate"/>
      </w:r>
      <w:r w:rsidR="00257EE8" w:rsidRPr="002D7AE1">
        <w:rPr>
          <w:noProof/>
          <w:sz w:val="24"/>
        </w:rPr>
        <w:t>(Butler et al., 2008)</w:t>
      </w:r>
      <w:r w:rsidR="00EB566E"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EB566E"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EB566E" w:rsidRPr="002D7AE1">
        <w:rPr>
          <w:sz w:val="24"/>
        </w:rPr>
        <w:fldChar w:fldCharType="separate"/>
      </w:r>
      <w:r w:rsidR="003A1D37" w:rsidRPr="003A1D37">
        <w:rPr>
          <w:noProof/>
          <w:sz w:val="24"/>
        </w:rPr>
        <w:t>(R. Li et al., n.d.)</w:t>
      </w:r>
      <w:r w:rsidR="00EB566E"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EB566E"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EB566E"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dynamically self-adjustable window length and </w:t>
      </w:r>
    </w:p>
    <w:p w:rsidR="00FC22AB" w:rsidRPr="006B4ED0" w:rsidRDefault="009D61A3" w:rsidP="00A2157D">
      <w:pPr>
        <w:pStyle w:val="para1"/>
        <w:numPr>
          <w:ilvl w:val="0"/>
          <w:numId w:val="7"/>
        </w:numPr>
        <w:suppressAutoHyphens/>
        <w:spacing w:line="240" w:lineRule="auto"/>
        <w:rPr>
          <w:sz w:val="24"/>
          <w:szCs w:val="24"/>
        </w:rPr>
      </w:pPr>
      <w:proofErr w:type="gramStart"/>
      <w:r>
        <w:rPr>
          <w:sz w:val="24"/>
          <w:szCs w:val="24"/>
        </w:rPr>
        <w:t>an</w:t>
      </w:r>
      <w:proofErr w:type="gramEnd"/>
      <w:r>
        <w:rPr>
          <w:sz w:val="24"/>
          <w:szCs w:val="24"/>
        </w:rPr>
        <w:t xml:space="preserve">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w:t>
      </w:r>
      <w:r w:rsidR="000D05D1">
        <w:rPr>
          <w:sz w:val="24"/>
          <w:szCs w:val="24"/>
        </w:rPr>
        <w:lastRenderedPageBreak/>
        <w:t>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EB566E"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EB566E"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EB566E" w:rsidRPr="006B4ED0">
        <w:rPr>
          <w:rFonts w:ascii="Times New Roman" w:hAnsi="Times New Roman"/>
          <w:sz w:val="24"/>
        </w:rPr>
        <w:fldChar w:fldCharType="separate"/>
      </w:r>
      <w:r w:rsidRPr="006B4ED0">
        <w:rPr>
          <w:rFonts w:ascii="Times New Roman" w:hAnsi="Times New Roman"/>
          <w:noProof/>
          <w:sz w:val="24"/>
        </w:rPr>
        <w:t>(Nter Klambauer et al., n.d.)</w:t>
      </w:r>
      <w:r w:rsidR="00EB566E"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B489E" w:rsidRPr="006B4ED0" w:rsidRDefault="004B489E" w:rsidP="004B489E">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EB566E"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EB566E" w:rsidRPr="006B4ED0">
        <w:rPr>
          <w:sz w:val="24"/>
          <w:szCs w:val="24"/>
        </w:rPr>
        <w:fldChar w:fldCharType="separate"/>
      </w:r>
      <w:r w:rsidRPr="006B4ED0">
        <w:rPr>
          <w:noProof/>
          <w:sz w:val="24"/>
          <w:szCs w:val="24"/>
        </w:rPr>
        <w:t>(Xie &amp; Tammi, 2009)</w:t>
      </w:r>
      <w:r w:rsidR="00EB566E"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4D458A" w:rsidRDefault="004D458A" w:rsidP="00772B00">
      <w:pPr>
        <w:pStyle w:val="para1"/>
        <w:tabs>
          <w:tab w:val="left" w:pos="2127"/>
        </w:tabs>
        <w:suppressAutoHyphens/>
        <w:spacing w:line="240" w:lineRule="auto"/>
        <w:ind w:firstLine="0"/>
        <w:rPr>
          <w:sz w:val="24"/>
          <w:szCs w:val="24"/>
        </w:rPr>
      </w:pPr>
    </w:p>
    <w:p w:rsidR="00FC22AB" w:rsidRPr="006B4ED0" w:rsidRDefault="00EB566E" w:rsidP="00A36C53">
      <w:pPr>
        <w:pStyle w:val="para1"/>
        <w:suppressAutoHyphens/>
        <w:spacing w:line="240" w:lineRule="auto"/>
        <w:ind w:firstLine="0"/>
        <w:rPr>
          <w:sz w:val="24"/>
          <w:szCs w:val="24"/>
        </w:rPr>
      </w:pPr>
      <w:r w:rsidRPr="00EB566E">
        <w:rPr>
          <w:noProof/>
          <w:sz w:val="24"/>
          <w:szCs w:val="24"/>
          <w:lang w:val="nl-NL" w:eastAsia="zh-CN"/>
        </w:rPr>
      </w:r>
      <w:r w:rsidRPr="00EB566E">
        <w:rPr>
          <w:noProof/>
          <w:sz w:val="24"/>
          <w:szCs w:val="24"/>
          <w:lang w:val="nl-NL" w:eastAsia="zh-CN"/>
        </w:rPr>
        <w:pict>
          <v:shape id="Text Box 439" o:spid="_x0000_s1125" type="#_x0000_t202" style="width:495.65pt;height:412.75pt;visibility:visible;mso-position-horizontal-relative:char;mso-position-vertical-relative:line" stroked="f">
            <v:textbox inset="0,0,0,0">
              <w:txbxContent>
                <w:p w:rsidR="00C101B1" w:rsidRDefault="00C101B1"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C101B1" w:rsidRDefault="00C101B1" w:rsidP="00AC54F7">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00AE6434"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4B489E">
        <w:rPr>
          <w:sz w:val="24"/>
          <w:szCs w:val="24"/>
          <w:highlight w:val="yellow"/>
        </w:rPr>
        <w:t xml:space="preserve">This approach present some challenges. The maximum copy number that </w:t>
      </w:r>
      <w:r w:rsidR="00FD549A" w:rsidRPr="004B489E">
        <w:rPr>
          <w:sz w:val="24"/>
          <w:szCs w:val="24"/>
          <w:highlight w:val="yellow"/>
        </w:rPr>
        <w:t>PEDCA</w:t>
      </w:r>
      <w:r w:rsidRPr="004B489E">
        <w:rPr>
          <w:sz w:val="24"/>
          <w:szCs w:val="24"/>
          <w:highlight w:val="yellow"/>
        </w:rPr>
        <w:t xml:space="preserve"> is able to detect is </w:t>
      </w:r>
      <w:r w:rsidR="00943210" w:rsidRPr="004B489E">
        <w:rPr>
          <w:i/>
          <w:sz w:val="24"/>
          <w:szCs w:val="24"/>
          <w:highlight w:val="yellow"/>
        </w:rPr>
        <w:t>Max_Ploidy</w:t>
      </w:r>
      <w:r w:rsidR="00943210" w:rsidRPr="004B489E">
        <w:rPr>
          <w:sz w:val="24"/>
          <w:szCs w:val="24"/>
          <w:highlight w:val="yellow"/>
        </w:rPr>
        <w:t xml:space="preserve"> =</w:t>
      </w:r>
      <w:r w:rsidRPr="004B489E">
        <w:rPr>
          <w:sz w:val="24"/>
          <w:szCs w:val="24"/>
          <w:highlight w:val="yellow"/>
        </w:rPr>
        <w:t xml:space="preserve">10. </w:t>
      </w:r>
      <w:r w:rsidR="00324A1B" w:rsidRPr="004B489E">
        <w:rPr>
          <w:sz w:val="24"/>
          <w:szCs w:val="24"/>
          <w:highlight w:val="yellow"/>
        </w:rPr>
        <w:t>I</w:t>
      </w:r>
      <w:r w:rsidRPr="004B489E">
        <w:rPr>
          <w:sz w:val="24"/>
          <w:szCs w:val="24"/>
          <w:highlight w:val="yellow"/>
        </w:rPr>
        <w:t>t is relatively easy to determine the correct number of clusters</w:t>
      </w:r>
      <w:r w:rsidR="00A635F5" w:rsidRPr="004B489E">
        <w:rPr>
          <w:sz w:val="24"/>
          <w:szCs w:val="24"/>
          <w:highlight w:val="yellow"/>
        </w:rPr>
        <w:t xml:space="preserve"> present in the genome</w:t>
      </w:r>
      <w:r w:rsidR="00324A1B" w:rsidRPr="004B489E">
        <w:rPr>
          <w:sz w:val="24"/>
          <w:szCs w:val="24"/>
          <w:highlight w:val="yellow"/>
        </w:rPr>
        <w:t xml:space="preserve"> by visual inspection of the read count distribution</w:t>
      </w:r>
      <w:r w:rsidRPr="004B489E">
        <w:rPr>
          <w:sz w:val="24"/>
          <w:szCs w:val="24"/>
          <w:highlight w:val="yellow"/>
        </w:rPr>
        <w:t xml:space="preserve">. But </w:t>
      </w:r>
      <w:r w:rsidR="00A635F5" w:rsidRPr="004B489E">
        <w:rPr>
          <w:sz w:val="24"/>
          <w:szCs w:val="24"/>
          <w:highlight w:val="yellow"/>
        </w:rPr>
        <w:t xml:space="preserve">we desire a process that is as </w:t>
      </w:r>
      <w:r w:rsidR="00324A1B" w:rsidRPr="004B489E">
        <w:rPr>
          <w:sz w:val="24"/>
          <w:szCs w:val="24"/>
          <w:highlight w:val="yellow"/>
        </w:rPr>
        <w:t>automated</w:t>
      </w:r>
      <w:r w:rsidR="00A635F5" w:rsidRPr="004B489E">
        <w:rPr>
          <w:sz w:val="24"/>
          <w:szCs w:val="24"/>
          <w:highlight w:val="yellow"/>
        </w:rPr>
        <w:t xml:space="preserve"> as possible</w:t>
      </w:r>
      <w:r w:rsidR="00FE2B84" w:rsidRPr="004B489E">
        <w:rPr>
          <w:sz w:val="24"/>
          <w:szCs w:val="24"/>
          <w:highlight w:val="yellow"/>
        </w:rPr>
        <w:t>. We also want the algorithm</w:t>
      </w:r>
      <w:r w:rsidR="00A635F5" w:rsidRPr="004B489E">
        <w:rPr>
          <w:sz w:val="24"/>
          <w:szCs w:val="24"/>
          <w:highlight w:val="yellow"/>
        </w:rPr>
        <w:t xml:space="preserve"> to </w:t>
      </w:r>
      <w:r w:rsidR="00FE2B84" w:rsidRPr="004B489E">
        <w:rPr>
          <w:sz w:val="24"/>
          <w:szCs w:val="24"/>
          <w:highlight w:val="yellow"/>
        </w:rPr>
        <w:t>work</w:t>
      </w:r>
      <w:r w:rsidR="00A635F5" w:rsidRPr="004B489E">
        <w:rPr>
          <w:sz w:val="24"/>
          <w:szCs w:val="24"/>
          <w:highlight w:val="yellow"/>
        </w:rPr>
        <w:t xml:space="preserve"> with very diverse genomes. While it is easy to fix most of the parameters to </w:t>
      </w:r>
      <w:r w:rsidR="00FE2B84" w:rsidRPr="004B489E">
        <w:rPr>
          <w:sz w:val="24"/>
          <w:szCs w:val="24"/>
          <w:highlight w:val="yellow"/>
        </w:rPr>
        <w:t>properly identify the correct number of fits</w:t>
      </w:r>
      <w:r w:rsidR="00A635F5" w:rsidRPr="004B489E">
        <w:rPr>
          <w:sz w:val="24"/>
          <w:szCs w:val="24"/>
          <w:highlight w:val="yellow"/>
        </w:rPr>
        <w:t xml:space="preserve"> on our simulated</w:t>
      </w:r>
      <w:r w:rsidR="00ED263B" w:rsidRPr="004B489E">
        <w:rPr>
          <w:sz w:val="24"/>
          <w:szCs w:val="24"/>
          <w:highlight w:val="yellow"/>
        </w:rPr>
        <w:t xml:space="preserve"> data</w:t>
      </w:r>
      <w:r w:rsidR="006F7100" w:rsidRPr="004B489E">
        <w:rPr>
          <w:sz w:val="24"/>
          <w:szCs w:val="24"/>
          <w:highlight w:val="yellow"/>
        </w:rPr>
        <w:t xml:space="preserve"> or any other particular single data set</w:t>
      </w:r>
      <w:r w:rsidR="00A635F5" w:rsidRPr="004B489E">
        <w:rPr>
          <w:sz w:val="24"/>
          <w:szCs w:val="24"/>
          <w:highlight w:val="yellow"/>
        </w:rPr>
        <w:t xml:space="preserve">, we need to find ways to tune the settings to generalize </w:t>
      </w:r>
      <w:r w:rsidR="00324A1B" w:rsidRPr="004B489E">
        <w:rPr>
          <w:sz w:val="24"/>
          <w:szCs w:val="24"/>
          <w:highlight w:val="yellow"/>
        </w:rPr>
        <w:t xml:space="preserve">the applicability of </w:t>
      </w:r>
      <w:r w:rsidR="00A635F5" w:rsidRPr="004B489E">
        <w:rPr>
          <w:sz w:val="24"/>
          <w:szCs w:val="24"/>
          <w:highlight w:val="yellow"/>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EB566E">
        <w:fldChar w:fldCharType="begin"/>
      </w:r>
      <w:r w:rsidR="00791E9B">
        <w:instrText xml:space="preserve"> REF _Ref476057159 \h  \* MERGEFORMAT </w:instrText>
      </w:r>
      <w:r w:rsidR="00EB566E">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making the means of the clusters becom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FC22AB" w:rsidRPr="00E63D36" w:rsidRDefault="00EB566E" w:rsidP="00A36C53">
      <w:pPr>
        <w:pStyle w:val="para1"/>
        <w:suppressAutoHyphens/>
        <w:spacing w:line="240" w:lineRule="auto"/>
        <w:ind w:firstLine="0"/>
        <w:rPr>
          <w:sz w:val="24"/>
          <w:szCs w:val="24"/>
        </w:rPr>
      </w:pPr>
      <w:r w:rsidRPr="00EB566E">
        <w:rPr>
          <w:noProof/>
          <w:sz w:val="24"/>
          <w:szCs w:val="24"/>
          <w:lang w:val="nl-NL" w:eastAsia="zh-CN"/>
        </w:rPr>
      </w:r>
      <w:r w:rsidRPr="00EB566E">
        <w:rPr>
          <w:noProof/>
          <w:sz w:val="24"/>
          <w:szCs w:val="24"/>
          <w:lang w:val="nl-NL" w:eastAsia="zh-CN"/>
        </w:rPr>
        <w:pict>
          <v:shape id="Text Box 438" o:spid="_x0000_s1124" type="#_x0000_t202" style="width:478.3pt;height:475.65pt;visibility:visible;mso-position-horizontal-relative:char;mso-position-vertical-relative:line" stroked="f">
            <v:textbox inset="0,0,0,0">
              <w:txbxContent>
                <w:p w:rsidR="00C101B1" w:rsidRDefault="00C101B1"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C101B1" w:rsidRPr="002B7681" w:rsidRDefault="00C101B1" w:rsidP="00AC54F7">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414593" w:rsidP="00A36C5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Pr="00E63D36" w:rsidRDefault="00C37009" w:rsidP="00A36C5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A36C53">
      <w:pPr>
        <w:pStyle w:val="para1"/>
        <w:suppressAutoHyphens/>
        <w:spacing w:line="240" w:lineRule="auto"/>
        <w:ind w:firstLine="0"/>
        <w:rPr>
          <w:i/>
          <w:sz w:val="18"/>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lastRenderedPageBreak/>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EB566E"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EB566E"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EB566E"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w:t>
      </w:r>
      <w:r w:rsidRPr="006B4ED0">
        <w:rPr>
          <w:sz w:val="24"/>
          <w:szCs w:val="24"/>
        </w:rPr>
        <w:lastRenderedPageBreak/>
        <w:t>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m:t>
          </m:r>
          <m:r>
            <m:rPr>
              <m:sty m:val="b"/>
            </m:rPr>
            <w:rPr>
              <w:rFonts w:ascii="Cambria Math" w:hAnsi="Cambria Math"/>
              <w:color w:val="4F81BD" w:themeColor="accent1"/>
              <w:sz w:val="24"/>
              <w:szCs w:val="24"/>
            </w:rPr>
            <m:t>u</m:t>
          </m:r>
          <m:r>
            <m:rPr>
              <m:sty m:val="b"/>
            </m:rPr>
            <w:rPr>
              <w:rFonts w:ascii="Cambria Math" w:hAnsi="Cambria Math"/>
              <w:color w:val="4F81BD" w:themeColor="accent1"/>
              <w:sz w:val="24"/>
              <w:szCs w:val="24"/>
            </w:rPr>
            <m:t>atio</m:t>
          </m:r>
          <m:r>
            <m:rPr>
              <m:sty m:val="b"/>
            </m:rPr>
            <w:rPr>
              <w:rFonts w:ascii="Cambria Math" w:hAnsi="Cambria Math"/>
              <w:color w:val="4F81BD" w:themeColor="accent1"/>
              <w:sz w:val="24"/>
              <w:szCs w:val="24"/>
            </w:rPr>
            <m:t>n</m:t>
          </m:r>
          <m:r>
            <m:rPr>
              <m:sty m:val="b"/>
            </m:rPr>
            <w:rPr>
              <w:rFonts w:ascii="Cambria Math" w:hAnsi="Cambria Math"/>
              <w:color w:val="4F81BD" w:themeColor="accent1"/>
              <w:sz w:val="24"/>
              <w:szCs w:val="24"/>
            </w:rPr>
            <m:t xml:space="preserve">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w:t>
      </w:r>
      <w:r w:rsidRPr="006B4ED0">
        <w:rPr>
          <w:sz w:val="24"/>
          <w:szCs w:val="24"/>
        </w:rPr>
        <w:lastRenderedPageBreak/>
        <w:t xml:space="preserve">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ambiguities.</w:t>
      </w:r>
    </w:p>
    <w:p w:rsidR="009D45C4" w:rsidRDefault="009D45C4" w:rsidP="00A36C53">
      <w:pPr>
        <w:pStyle w:val="para1"/>
        <w:suppressAutoHyphens/>
        <w:spacing w:line="240" w:lineRule="auto"/>
        <w:ind w:firstLine="0"/>
      </w:pPr>
    </w:p>
    <w:p w:rsidR="00EA0150" w:rsidRDefault="00457104" w:rsidP="00A36C53">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1B0C30" w:rsidRPr="001B0C3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B0C30" w:rsidRPr="001B0C30">
          <w:rPr>
            <w:b/>
            <w:color w:val="4F81BD" w:themeColor="accent1"/>
            <w:sz w:val="24"/>
            <w:szCs w:val="24"/>
          </w:rPr>
          <w:t>Figure 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A36C53">
      <w:pPr>
        <w:pStyle w:val="para1"/>
        <w:suppressAutoHyphens/>
        <w:spacing w:line="240" w:lineRule="auto"/>
        <w:ind w:firstLine="0"/>
        <w:rPr>
          <w:sz w:val="24"/>
          <w:szCs w:val="24"/>
        </w:rPr>
      </w:pPr>
    </w:p>
    <w:p w:rsidR="00A47164" w:rsidRDefault="00FA5769" w:rsidP="00A36C53">
      <w:pPr>
        <w:pStyle w:val="para1"/>
        <w:suppressAutoHyphens/>
        <w:spacing w:line="240" w:lineRule="auto"/>
        <w:ind w:firstLine="0"/>
        <w:rPr>
          <w:sz w:val="24"/>
          <w:szCs w:val="24"/>
        </w:rPr>
      </w:pPr>
      <w:r w:rsidRPr="00EB566E">
        <w:rPr>
          <w:noProof/>
          <w:sz w:val="24"/>
          <w:szCs w:val="24"/>
          <w:lang w:val="nl-NL" w:eastAsia="zh-CN"/>
        </w:rPr>
        <w:pict>
          <v:shape id="Text Box 352" o:spid="_x0000_s1031" type="#_x0000_t202" style="position:absolute;left:0;text-align:left;margin-left:257.05pt;margin-top:13.8pt;width:239.25pt;height:243.05pt;z-index:251800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" stroked="f">
            <v:textbox inset="0,0,0,0">
              <w:txbxContent>
                <w:p w:rsidR="00C101B1" w:rsidRDefault="00C101B1" w:rsidP="00792EA6">
                  <w:pPr>
                    <w:keepNext/>
                    <w:spacing w:line="240" w:lineRule="auto"/>
                  </w:pPr>
                  <w:r w:rsidRPr="00670A9F">
                    <w:rPr>
                      <w:noProof/>
                    </w:rPr>
                    <w:drawing>
                      <wp:inline distT="0" distB="0" distL="0" distR="0">
                        <wp:extent cx="2969979" cy="1950350"/>
                        <wp:effectExtent l="19050" t="19050" r="20871" b="1180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C101B1" w:rsidRDefault="00C101B1" w:rsidP="00AC54F7">
                  <w:pPr>
                    <w:pStyle w:val="Epgrafe"/>
                  </w:pPr>
                  <w:bookmarkStart w:id="27" w:name="_Ref476570824"/>
                  <w:r w:rsidRPr="00374F22">
                    <w:t xml:space="preserve">Figure </w:t>
                  </w:r>
                  <w:fldSimple w:instr=" SEQ Figure \* ARABIC ">
                    <w:r>
                      <w:rPr>
                        <w:noProof/>
                      </w:rPr>
                      <w:t>6</w:t>
                    </w:r>
                  </w:fldSimple>
                  <w:bookmarkEnd w:id="27"/>
                  <w:r w:rsidRPr="00374F22">
                    <w:rPr>
                      <w:sz w:val="28"/>
                    </w:rP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txbxContent>
            </v:textbox>
            <w10:wrap type="square"/>
          </v:shape>
        </w:pict>
      </w:r>
      <w:r w:rsidRPr="00EB566E">
        <w:rPr>
          <w:noProof/>
          <w:lang w:val="nl-NL" w:eastAsia="zh-CN"/>
        </w:rPr>
        <w:pict>
          <v:shape id="Text Box 437" o:spid="_x0000_s1123" type="#_x0000_t202" style="position:absolute;left:0;text-align:left;margin-left:-6.6pt;margin-top:13.8pt;width:258.7pt;height:255.95pt;z-index:251811328;visibility:visible" stroked="f">
            <v:textbox inset="0,0,0,0">
              <w:txbxContent>
                <w:p w:rsidR="00C101B1" w:rsidRDefault="00C101B1" w:rsidP="005B76D4">
                  <w:pPr>
                    <w:keepNext/>
                    <w:spacing w:line="240" w:lineRule="auto"/>
                  </w:pPr>
                  <w:r>
                    <w:rPr>
                      <w:noProof/>
                    </w:rPr>
                    <w:drawing>
                      <wp:inline distT="0" distB="0" distL="0" distR="0">
                        <wp:extent cx="3247408" cy="1948445"/>
                        <wp:effectExtent l="19050" t="19050" r="10142" b="13705"/>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C101B1" w:rsidRPr="005F63E6" w:rsidRDefault="00C101B1" w:rsidP="00AC54F7">
                  <w:pPr>
                    <w:pStyle w:val="Epgrafe"/>
                  </w:pPr>
                  <w:bookmarkStart w:id="28" w:name="_Ref477452669"/>
                  <w:r w:rsidRPr="00106251">
                    <w:t xml:space="preserve">Figure </w:t>
                  </w:r>
                  <w:fldSimple w:instr=" SEQ Figure \* ARABIC ">
                    <w:r>
                      <w:rPr>
                        <w:noProof/>
                      </w:rPr>
                      <w:t>7</w:t>
                    </w:r>
                  </w:fldSimple>
                  <w:bookmarkEnd w:id="28"/>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 </w:t>
                  </w:r>
                </w:p>
              </w:txbxContent>
            </v:textbox>
            <w10:wrap type="square"/>
          </v:shape>
        </w:pict>
      </w:r>
    </w:p>
    <w:p w:rsidR="00E25680" w:rsidRDefault="00E25680" w:rsidP="00A36C53">
      <w:pPr>
        <w:pStyle w:val="para1"/>
        <w:suppressAutoHyphens/>
        <w:spacing w:line="240" w:lineRule="auto"/>
        <w:ind w:firstLine="0"/>
      </w:pPr>
    </w:p>
    <w:p w:rsidR="00792EA6" w:rsidRDefault="00792EA6" w:rsidP="00A36C53">
      <w:pPr>
        <w:pStyle w:val="para1"/>
        <w:suppressAutoHyphens/>
        <w:spacing w:line="240" w:lineRule="auto"/>
        <w:ind w:firstLine="0"/>
      </w:pPr>
    </w:p>
    <w:p w:rsidR="00A0317C" w:rsidRDefault="00A0317C" w:rsidP="00A36C53">
      <w:pPr>
        <w:pStyle w:val="para1"/>
        <w:suppressAutoHyphens/>
        <w:spacing w:line="240" w:lineRule="auto"/>
        <w:ind w:firstLine="0"/>
      </w:pPr>
      <w:r w:rsidRPr="00003C29">
        <w:rPr>
          <w:sz w:val="24"/>
          <w:szCs w:val="24"/>
        </w:rPr>
        <w:lastRenderedPageBreak/>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EB566E" w:rsidP="00A36C53">
      <w:pPr>
        <w:pStyle w:val="para1"/>
        <w:suppressAutoHyphens/>
        <w:spacing w:line="240" w:lineRule="auto"/>
        <w:ind w:firstLine="0"/>
      </w:pPr>
      <w:r w:rsidRPr="00EB566E">
        <w:rPr>
          <w:noProof/>
          <w:lang w:val="nl-NL" w:eastAsia="zh-CN"/>
        </w:rPr>
      </w:r>
      <w:r w:rsidRPr="00EB566E">
        <w:rPr>
          <w:noProof/>
          <w:lang w:val="nl-NL" w:eastAsia="zh-CN"/>
        </w:rPr>
        <w:pict>
          <v:shape id="Text Box 436" o:spid="_x0000_s1122" type="#_x0000_t202" style="width:475.2pt;height:200.65pt;visibility:visible;mso-position-horizontal-relative:char;mso-position-vertical-relative:line" stroked="f">
            <v:textbox inset="0,0,0,0">
              <w:txbxContent>
                <w:p w:rsidR="00C101B1" w:rsidRDefault="00C101B1"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C101B1" w:rsidRPr="00AC54F7" w:rsidRDefault="00C101B1" w:rsidP="00AC54F7">
                  <w:pPr>
                    <w:pStyle w:val="Epgrafe"/>
                  </w:pPr>
                  <w:bookmarkStart w:id="29" w:name="_Ref476059443"/>
                  <w:r w:rsidRPr="00670A9F">
                    <w:t xml:space="preserve">Figure </w:t>
                  </w:r>
                  <w:fldSimple w:instr=" SEQ Figure \* ARABIC ">
                    <w:r>
                      <w:rPr>
                        <w:noProof/>
                      </w:rPr>
                      <w:t>8</w:t>
                    </w:r>
                  </w:fldSimple>
                  <w:bookmarkEnd w:id="29"/>
                  <w:r>
                    <w:t xml:space="preserve"> </w:t>
                  </w:r>
                  <w:r w:rsidRPr="00AC54F7">
                    <w:t xml:space="preserve">Allele frequencies have typical recognizable shapes that reflect the ploidy of their contigs diploid (left figure) are build around 0.5 value, triploid (center figure) around 0.33 and 0.66 values,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30" w:name="_Toc478487824"/>
      <w:r w:rsidRPr="00422430">
        <w:rPr>
          <w:i/>
          <w:sz w:val="24"/>
          <w:szCs w:val="24"/>
        </w:rPr>
        <w:t>The</w:t>
      </w:r>
      <w:r w:rsidR="00F71F52" w:rsidRPr="00422430">
        <w:rPr>
          <w:i/>
          <w:sz w:val="24"/>
          <w:szCs w:val="24"/>
        </w:rPr>
        <w:t xml:space="preserve"> output</w:t>
      </w:r>
      <w:bookmarkEnd w:id="30"/>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91E53" w:rsidRDefault="00422430" w:rsidP="00422430">
      <w:pPr>
        <w:pStyle w:val="para1"/>
        <w:suppressAutoHyphens/>
        <w:spacing w:line="240" w:lineRule="auto"/>
        <w:ind w:firstLine="0"/>
      </w:pPr>
    </w:p>
    <w:p w:rsidR="00422430" w:rsidRDefault="00422430" w:rsidP="00422430">
      <w:pPr>
        <w:pStyle w:val="para1"/>
        <w:suppressAutoHyphens/>
        <w:spacing w:line="240" w:lineRule="auto"/>
        <w:ind w:firstLine="0"/>
        <w:rPr>
          <w:sz w:val="24"/>
          <w:szCs w:val="24"/>
        </w:rPr>
      </w:pPr>
      <w:r w:rsidRPr="00D96E48">
        <w:rPr>
          <w:sz w:val="24"/>
          <w:szCs w:val="24"/>
        </w:rPr>
        <w:t xml:space="preserve">The second plot that </w:t>
      </w:r>
      <w:r>
        <w:rPr>
          <w:sz w:val="24"/>
          <w:szCs w:val="24"/>
        </w:rPr>
        <w:t>PEDCA</w:t>
      </w:r>
      <w:r w:rsidRPr="00D96E48">
        <w:rPr>
          <w:sz w:val="24"/>
          <w:szCs w:val="24"/>
        </w:rPr>
        <w:t xml:space="preserve"> outputs,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422430" w:rsidRPr="00D96E48" w:rsidRDefault="00422430" w:rsidP="00422430">
      <w:pPr>
        <w:pStyle w:val="para1"/>
        <w:suppressAutoHyphens/>
        <w:spacing w:line="240" w:lineRule="auto"/>
        <w:ind w:firstLine="0"/>
        <w:rPr>
          <w:sz w:val="24"/>
          <w:szCs w:val="24"/>
        </w:rPr>
      </w:pPr>
    </w:p>
    <w:p w:rsidR="00A47164" w:rsidRPr="00D96E48" w:rsidRDefault="00EB566E" w:rsidP="00A36C53">
      <w:pPr>
        <w:pStyle w:val="para1"/>
        <w:suppressAutoHyphens/>
        <w:spacing w:line="240" w:lineRule="auto"/>
        <w:ind w:firstLine="0"/>
        <w:rPr>
          <w:sz w:val="24"/>
          <w:szCs w:val="24"/>
        </w:rPr>
      </w:pPr>
      <w:r w:rsidRPr="00EB566E">
        <w:rPr>
          <w:noProof/>
          <w:lang w:val="nl-NL" w:eastAsia="zh-CN"/>
        </w:rPr>
        <w:lastRenderedPageBreak/>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C101B1" w:rsidRDefault="00C101B1"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C101B1" w:rsidRPr="00370834" w:rsidRDefault="00C101B1" w:rsidP="00AC54F7">
                  <w:pPr>
                    <w:pStyle w:val="Epgrafe"/>
                  </w:pPr>
                  <w:bookmarkStart w:id="31" w:name="_Ref476059585"/>
                  <w:r w:rsidRPr="00670A9F">
                    <w:t xml:space="preserve">Figure </w:t>
                  </w:r>
                  <w:fldSimple w:instr=" SEQ Figure \* ARABIC ">
                    <w:r>
                      <w:rPr>
                        <w:noProof/>
                      </w:rPr>
                      <w:t>9</w:t>
                    </w:r>
                  </w:fldSimple>
                  <w:bookmarkEnd w:id="31"/>
                  <w:r>
                    <w:t xml:space="preserve"> </w:t>
                  </w:r>
                  <w:proofErr w:type="gramStart"/>
                  <w:r w:rsidRPr="00AC54F7">
                    <w:t>Computing</w:t>
                  </w:r>
                  <w:proofErr w:type="gramEnd"/>
                  <w:r w:rsidRPr="00AC54F7">
                    <w:t xml:space="preserve">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p>
    <w:p w:rsidR="00422430"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00457104" w:rsidRPr="001B7811">
        <w:rPr>
          <w:sz w:val="24"/>
          <w:szCs w:val="24"/>
        </w:rPr>
        <w:t xml:space="preserve"> of 2 and 4 copies,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457104" w:rsidP="00A36C53">
      <w:pPr>
        <w:pStyle w:val="para1"/>
        <w:suppressAutoHyphens/>
        <w:spacing w:line="240" w:lineRule="auto"/>
        <w:ind w:firstLine="0"/>
        <w:rPr>
          <w:sz w:val="24"/>
          <w:szCs w:val="24"/>
        </w:rPr>
      </w:pPr>
      <w:r w:rsidRPr="001B7811">
        <w:rPr>
          <w:sz w:val="24"/>
          <w:szCs w:val="24"/>
        </w:rPr>
        <w:t>We choose instead the mode of the ploidy over k contiguous windows, with k being set at 50 windows by default but being a parametric value</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proofErr w:type="gramStart"/>
      <w:r w:rsidRPr="00EA1122">
        <w:rPr>
          <w:sz w:val="24"/>
          <w:szCs w:val="24"/>
        </w:rPr>
        <w:t>less</w:t>
      </w:r>
      <w:proofErr w:type="gramEnd"/>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w:t>
      </w:r>
      <w:r w:rsidR="00D96E48" w:rsidRPr="007E2B65">
        <w:rPr>
          <w:sz w:val="24"/>
          <w:szCs w:val="24"/>
        </w:rPr>
        <w:lastRenderedPageBreak/>
        <w:t>ploidy is dominant,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2</w:t>
      </w:r>
      <w:r w:rsidR="00457104"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2"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2"/>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3"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3"/>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4" w:name="_Toc477564330"/>
      <w:bookmarkStart w:id="35" w:name="_Toc478487825"/>
      <w:r w:rsidRPr="001935DC">
        <w:rPr>
          <w:sz w:val="28"/>
        </w:rPr>
        <w:lastRenderedPageBreak/>
        <w:t xml:space="preserve">Assembly tests and Ploidy </w:t>
      </w:r>
      <w:r w:rsidR="007A4B6C" w:rsidRPr="001935DC">
        <w:rPr>
          <w:sz w:val="28"/>
        </w:rPr>
        <w:t>Results</w:t>
      </w:r>
      <w:bookmarkEnd w:id="34"/>
      <w:bookmarkEnd w:id="35"/>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EB566E"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EB566E" w:rsidRPr="002D7AE1">
        <w:rPr>
          <w:sz w:val="24"/>
        </w:rPr>
        <w:fldChar w:fldCharType="separate"/>
      </w:r>
      <w:r w:rsidRPr="002D7AE1">
        <w:rPr>
          <w:noProof/>
          <w:sz w:val="24"/>
        </w:rPr>
        <w:t>(Gurevich, Saveliev, Vyahhi, &amp; Tesler, 2013)</w:t>
      </w:r>
      <w:r w:rsidR="00EB566E"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EB566E">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EB566E">
        <w:rPr>
          <w:sz w:val="24"/>
        </w:rPr>
        <w:fldChar w:fldCharType="separate"/>
      </w:r>
      <w:r w:rsidRPr="005574C0">
        <w:rPr>
          <w:noProof/>
          <w:sz w:val="24"/>
        </w:rPr>
        <w:t>(Galardini, Biondi, Bazzicalupo, &amp; Mengoni, 2011)</w:t>
      </w:r>
      <w:r w:rsidR="00EB566E">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EB566E" w:rsidP="00A36C53">
      <w:pPr>
        <w:pStyle w:val="para1"/>
        <w:suppressAutoHyphens/>
        <w:spacing w:line="240" w:lineRule="auto"/>
        <w:ind w:firstLine="0"/>
        <w:rPr>
          <w:sz w:val="24"/>
        </w:rPr>
      </w:pPr>
      <w:r w:rsidRPr="00EB566E">
        <w:rPr>
          <w:noProof/>
          <w:sz w:val="24"/>
          <w:lang w:val="nl-NL" w:eastAsia="zh-CN"/>
        </w:rPr>
      </w:r>
      <w:r w:rsidRPr="00EB566E">
        <w:rPr>
          <w:noProof/>
          <w:sz w:val="24"/>
          <w:lang w:val="nl-NL" w:eastAsia="zh-CN"/>
        </w:rPr>
        <w:pict>
          <v:shape id="Text Box 435" o:spid="_x0000_s1121" type="#_x0000_t202" style="width:481.8pt;height:406.4pt;visibility:visible;mso-position-horizontal-relative:char;mso-position-vertical-relative:line" stroked="f">
            <v:textbox inset="0,0,0,0">
              <w:txbxContent>
                <w:p w:rsidR="00C101B1" w:rsidRDefault="00C101B1"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C101B1" w:rsidRPr="00AC54F7" w:rsidRDefault="00C101B1" w:rsidP="00AC54F7">
                  <w:pPr>
                    <w:pStyle w:val="Epgrafe"/>
                  </w:pPr>
                  <w:bookmarkStart w:id="36" w:name="_Ref477366697"/>
                  <w:r w:rsidRPr="005D4C4C">
                    <w:t xml:space="preserve">Figure </w:t>
                  </w:r>
                  <w:fldSimple w:instr=" SEQ Figure \* ARABIC ">
                    <w:r>
                      <w:rPr>
                        <w:noProof/>
                      </w:rPr>
                      <w:t>10</w:t>
                    </w:r>
                  </w:fldSimple>
                  <w:bookmarkEnd w:id="36"/>
                  <w:r w:rsidRPr="000B5FD7">
                    <w:t xml:space="preserve"> </w:t>
                  </w:r>
                  <w:r w:rsidRPr="00AC54F7">
                    <w:t xml:space="preserve">A visual </w:t>
                  </w:r>
                  <w:proofErr w:type="gramStart"/>
                  <w:r w:rsidRPr="00AC54F7">
                    <w:t>comparison</w:t>
                  </w:r>
                  <w:proofErr w:type="gramEnd"/>
                  <w:r w:rsidRPr="00AC54F7">
                    <w:t xml:space="preserve"> among both ALLPATHS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AC54F7">
                    <w:t>Contiguator</w:t>
                  </w:r>
                  <w:proofErr w:type="spellEnd"/>
                  <w:r w:rsidRPr="00AC54F7">
                    <w:t>)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EB566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EB566E"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7" w:name="_Toc477564331"/>
      <w:bookmarkStart w:id="38" w:name="_Toc478487826"/>
      <w:r w:rsidRPr="00930F37">
        <w:t>Ploidy Estimation</w:t>
      </w:r>
      <w:bookmarkEnd w:id="37"/>
      <w:r w:rsidR="00930F37" w:rsidRPr="00930F37">
        <w:t xml:space="preserve"> </w:t>
      </w:r>
      <w:r w:rsidR="00C430B0" w:rsidRPr="00930F37">
        <w:t>R</w:t>
      </w:r>
      <w:r w:rsidR="00D73CE4" w:rsidRPr="00930F37">
        <w:t>esults</w:t>
      </w:r>
      <w:r w:rsidR="00C430B0" w:rsidRPr="00930F37">
        <w:t xml:space="preserve"> on simulated data</w:t>
      </w:r>
      <w:bookmarkEnd w:id="38"/>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C430B0" w:rsidP="00A36C53">
      <w:pPr>
        <w:pStyle w:val="para1"/>
        <w:suppressAutoHyphens/>
        <w:spacing w:line="240" w:lineRule="auto"/>
        <w:ind w:firstLine="0"/>
        <w:rPr>
          <w:sz w:val="24"/>
          <w:szCs w:val="24"/>
        </w:rPr>
      </w:pPr>
      <w:bookmarkStart w:id="39" w:name="_Toc477564332"/>
      <w:bookmarkStart w:id="40"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9"/>
      <w:bookmarkEnd w:id="40"/>
      <w:r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EB566E" w:rsidP="00A36C53">
      <w:pPr>
        <w:suppressAutoHyphens/>
        <w:autoSpaceDE w:val="0"/>
        <w:autoSpaceDN w:val="0"/>
        <w:adjustRightInd w:val="0"/>
        <w:spacing w:line="180" w:lineRule="atLeast"/>
        <w:jc w:val="center"/>
        <w:rPr>
          <w:rFonts w:ascii="Times New Roman" w:hAnsi="Times New Roman"/>
          <w:sz w:val="24"/>
          <w:szCs w:val="16"/>
        </w:rPr>
      </w:pPr>
      <w:r w:rsidRPr="00EB566E">
        <w:rPr>
          <w:rFonts w:ascii="Times New Roman" w:hAnsi="Times New Roman"/>
          <w:noProof/>
          <w:sz w:val="24"/>
          <w:szCs w:val="16"/>
          <w:lang w:val="nl-NL" w:eastAsia="zh-CN"/>
        </w:rPr>
      </w:r>
      <w:r w:rsidR="00AC54F7" w:rsidRPr="00EB566E">
        <w:rPr>
          <w:rFonts w:ascii="Times New Roman" w:hAnsi="Times New Roman"/>
          <w:noProof/>
          <w:sz w:val="24"/>
          <w:szCs w:val="16"/>
          <w:lang w:val="nl-NL" w:eastAsia="zh-CN"/>
        </w:rPr>
        <w:pict>
          <v:shape id="Text Box 434" o:spid="_x0000_s1120" type="#_x0000_t202" style="width:473.6pt;height:404.8pt;visibility:visible;mso-position-horizontal-relative:char;mso-position-vertical-relative:line" stroked="f">
            <v:textbox inset="0,0,0,0">
              <w:txbxContent>
                <w:p w:rsidR="00C101B1" w:rsidRDefault="00C101B1"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C101B1" w:rsidRDefault="00C101B1" w:rsidP="00AC54F7">
                  <w:pPr>
                    <w:pStyle w:val="Epgrafe"/>
                  </w:pPr>
                  <w:bookmarkStart w:id="41" w:name="_Ref476665396"/>
                  <w:r w:rsidRPr="009056F9">
                    <w:t xml:space="preserve">Figure </w:t>
                  </w:r>
                  <w:fldSimple w:instr=" SEQ Figure \* ARABIC ">
                    <w:r>
                      <w:rPr>
                        <w:noProof/>
                      </w:rPr>
                      <w:t>11</w:t>
                    </w:r>
                  </w:fldSimple>
                  <w:bookmarkEnd w:id="41"/>
                  <w:r>
                    <w:t xml:space="preserve"> </w:t>
                  </w:r>
                  <w:r w:rsidRPr="00AC54F7">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C101B1" w:rsidRPr="00E7750E" w:rsidRDefault="00C101B1" w:rsidP="00E7750E"/>
              </w:txbxContent>
            </v:textbox>
            <w10:wrap type="none"/>
            <w10:anchorlock/>
          </v:shape>
        </w:pict>
      </w:r>
    </w:p>
    <w:p w:rsidR="00E34F53" w:rsidRDefault="00EB566E" w:rsidP="00A36C53">
      <w:pPr>
        <w:pStyle w:val="para1"/>
        <w:suppressAutoHyphens/>
        <w:spacing w:line="240" w:lineRule="auto"/>
        <w:ind w:firstLine="0"/>
        <w:jc w:val="center"/>
      </w:pPr>
      <w:r w:rsidRPr="00EB566E">
        <w:rPr>
          <w:noProof/>
          <w:lang w:val="nl-NL" w:eastAsia="zh-CN"/>
        </w:rPr>
      </w:r>
      <w:r w:rsidR="00AC54F7" w:rsidRPr="00EB566E">
        <w:rPr>
          <w:noProof/>
          <w:lang w:val="nl-NL" w:eastAsia="zh-CN"/>
        </w:rPr>
        <w:pict>
          <v:shape id="Text Box 433" o:spid="_x0000_s1119" type="#_x0000_t202" style="width:483.45pt;height:194.2pt;visibility:visible;mso-position-horizontal-relative:char;mso-position-vertical-relative:line" stroked="f">
            <v:textbox style="mso-fit-shape-to-text:t" inset="0,0,0,0">
              <w:txbxContent>
                <w:p w:rsidR="00C101B1" w:rsidRDefault="00C101B1"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C101B1" w:rsidRPr="009056F9" w:rsidRDefault="00C101B1" w:rsidP="00AC54F7">
                  <w:pPr>
                    <w:pStyle w:val="Epgrafe"/>
                  </w:pPr>
                  <w:bookmarkStart w:id="42" w:name="_Ref476056407"/>
                  <w:r w:rsidRPr="009056F9">
                    <w:t xml:space="preserve">Figure </w:t>
                  </w:r>
                  <w:fldSimple w:instr=" SEQ Figure \* ARABIC ">
                    <w:r>
                      <w:rPr>
                        <w:noProof/>
                      </w:rPr>
                      <w:t>12</w:t>
                    </w:r>
                  </w:fldSimple>
                  <w:bookmarkEnd w:id="42"/>
                  <w:r>
                    <w:t xml:space="preserve"> </w:t>
                  </w:r>
                  <w:r w:rsidRPr="00AC54F7">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lastRenderedPageBreak/>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1B0C30" w:rsidRPr="001B0C30">
          <w:rPr>
            <w:b/>
            <w:color w:val="4F81BD" w:themeColor="accent1"/>
            <w:sz w:val="24"/>
            <w:szCs w:val="24"/>
          </w:rPr>
          <w:t xml:space="preserve">Figure </w:t>
        </w:r>
        <w:r w:rsidR="001B0C30" w:rsidRPr="001B0C30">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EB566E" w:rsidP="00A36C53">
      <w:pPr>
        <w:pStyle w:val="para1"/>
        <w:suppressAutoHyphens/>
        <w:spacing w:line="240" w:lineRule="auto"/>
        <w:ind w:firstLine="0"/>
        <w:jc w:val="center"/>
      </w:pPr>
      <w:r w:rsidRPr="00EB566E">
        <w:rPr>
          <w:i/>
          <w:noProof/>
          <w:lang w:val="nl-NL" w:eastAsia="zh-CN"/>
        </w:rPr>
      </w:r>
      <w:r w:rsidRPr="00EB566E">
        <w:rPr>
          <w:i/>
          <w:noProof/>
          <w:lang w:val="nl-NL" w:eastAsia="zh-CN"/>
        </w:rPr>
        <w:pict>
          <v:shape id="Text Box 432" o:spid="_x0000_s1118" type="#_x0000_t202" style="width:455.85pt;height:329.4pt;visibility:visible;mso-position-horizontal-relative:char;mso-position-vertical-relative:line" stroked="f">
            <v:textbox inset="0,0,0,0">
              <w:txbxContent>
                <w:p w:rsidR="00C101B1" w:rsidRDefault="00C101B1"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C101B1" w:rsidRDefault="00C101B1" w:rsidP="00AC54F7">
                  <w:pPr>
                    <w:pStyle w:val="Epgrafe"/>
                  </w:pPr>
                  <w:bookmarkStart w:id="43" w:name="_Ref477464908"/>
                  <w:bookmarkStart w:id="44" w:name="_Ref477464883"/>
                  <w:r w:rsidRPr="002B2B30">
                    <w:t xml:space="preserve">Figure </w:t>
                  </w:r>
                  <w:fldSimple w:instr=" SEQ Figure \* ARABIC ">
                    <w:r>
                      <w:rPr>
                        <w:noProof/>
                      </w:rPr>
                      <w:t>13</w:t>
                    </w:r>
                  </w:fldSimple>
                  <w:bookmarkEnd w:id="43"/>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AC54F7">
                    <w:t>overfitting</w:t>
                  </w:r>
                  <w:proofErr w:type="spellEnd"/>
                  <w:r w:rsidRPr="00AC54F7">
                    <w:t xml:space="preserve"> an extra 4th mixture.</w:t>
                  </w:r>
                  <w:bookmarkEnd w:id="44"/>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EB566E"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1B0C30" w:rsidRPr="001B0C30">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EB566E" w:rsidP="00A36C53">
      <w:pPr>
        <w:pStyle w:val="para1"/>
        <w:suppressAutoHyphens/>
        <w:spacing w:line="240" w:lineRule="auto"/>
        <w:ind w:firstLine="0"/>
      </w:pPr>
      <w:r w:rsidRPr="00EB566E">
        <w:rPr>
          <w:noProof/>
          <w:lang w:val="nl-NL" w:eastAsia="zh-CN"/>
        </w:rPr>
        <w:lastRenderedPageBreak/>
        <w:pict>
          <v:shape id="Text Box 231" o:spid="_x0000_s1039" type="#_x0000_t202" style="position:absolute;left:0;text-align:left;margin-left:265.65pt;margin-top:.45pt;width:223.3pt;height:513pt;z-index:251780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" o:allowincell="f" stroked="f">
            <v:textbox inset="0,0,0,0">
              <w:txbxContent>
                <w:p w:rsidR="00C101B1" w:rsidRDefault="00C101B1" w:rsidP="00AC54F7">
                  <w:pPr>
                    <w:pStyle w:val="Epgrafe"/>
                  </w:pPr>
                  <w:bookmarkStart w:id="45"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5"/>
                </w:p>
                <w:p w:rsidR="00C101B1" w:rsidRPr="00AC54F7" w:rsidRDefault="00C101B1" w:rsidP="00AC54F7">
                  <w:pPr>
                    <w:pStyle w:val="Epgrafe"/>
                  </w:pPr>
                  <w:bookmarkStart w:id="46" w:name="_Ref478067988"/>
                  <w:r>
                    <w:t xml:space="preserve">Figure </w:t>
                  </w:r>
                  <w:fldSimple w:instr=" SEQ Figure \* ARABIC ">
                    <w:r>
                      <w:rPr>
                        <w:noProof/>
                      </w:rPr>
                      <w:t>14</w:t>
                    </w:r>
                  </w:fldSimple>
                  <w:bookmarkEnd w:id="46"/>
                  <w:r>
                    <w:t xml:space="preserve"> </w:t>
                  </w:r>
                  <w:r w:rsidRPr="00AC54F7">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C101B1" w:rsidRDefault="00C101B1" w:rsidP="00AC54F7">
                  <w:pPr>
                    <w:pStyle w:val="Epgrafe"/>
                  </w:pPr>
                </w:p>
                <w:p w:rsidR="00C101B1" w:rsidRDefault="00C101B1" w:rsidP="00AC54F7">
                  <w:pPr>
                    <w:pStyle w:val="Epgrafe"/>
                  </w:pPr>
                </w:p>
                <w:p w:rsidR="00C101B1" w:rsidRPr="00C96F19" w:rsidRDefault="00C101B1" w:rsidP="00AC54F7">
                  <w:pPr>
                    <w:pStyle w:val="Epgrafe"/>
                  </w:pPr>
                </w:p>
              </w:txbxContent>
            </v:textbox>
            <w10:wrap type="square"/>
          </v:shape>
        </w:pict>
      </w:r>
      <w:r w:rsidRPr="00EB566E">
        <w:rPr>
          <w:noProof/>
          <w:lang w:val="nl-NL" w:eastAsia="zh-CN"/>
        </w:rPr>
      </w:r>
      <w:r w:rsidRPr="00EB566E">
        <w:rPr>
          <w:noProof/>
          <w:lang w:val="nl-NL" w:eastAsia="zh-CN"/>
        </w:rPr>
        <w:pict>
          <v:shape id="Text Box 431" o:spid="_x0000_s1117" type="#_x0000_t202" style="width:262.3pt;height:241.55pt;visibility:visible;mso-position-horizontal-relative:char;mso-position-vertical-relative:line" stroked="f">
            <v:textbox inset="0,0,0,0">
              <w:txbxContent>
                <w:p w:rsidR="00C101B1" w:rsidRDefault="00C101B1"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47" w:name="_Ref476058349"/>
                  <w:r w:rsidRPr="002B7681">
                    <w:t xml:space="preserve">Figure </w:t>
                  </w:r>
                  <w:fldSimple w:instr=" SEQ Figure \* ARABIC ">
                    <w:r>
                      <w:rPr>
                        <w:noProof/>
                      </w:rPr>
                      <w:t>15</w:t>
                    </w:r>
                  </w:fldSimple>
                  <w:bookmarkEnd w:id="47"/>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w:t>
                  </w:r>
                  <w:r w:rsidR="00EA0E5D" w:rsidRPr="00AC54F7">
                    <w:t xml:space="preserve"> (instead of 3)</w:t>
                  </w:r>
                  <w:r w:rsidRPr="00AC54F7">
                    <w:t>,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1B0C30" w:rsidRPr="001B0C30">
          <w:rPr>
            <w:b/>
            <w:color w:val="4F81BD" w:themeColor="accent1"/>
            <w:sz w:val="24"/>
            <w:szCs w:val="24"/>
          </w:rPr>
          <w:t xml:space="preserve">Figure </w:t>
        </w:r>
        <w:r w:rsidR="001B0C30" w:rsidRPr="001B0C30">
          <w:rPr>
            <w:b/>
            <w:noProof/>
            <w:color w:val="4F81BD" w:themeColor="accent1"/>
            <w:sz w:val="24"/>
            <w:szCs w:val="24"/>
          </w:rPr>
          <w:t>14</w:t>
        </w:r>
      </w:fldSimple>
      <w:r w:rsidRPr="006657DC">
        <w:rPr>
          <w:sz w:val="24"/>
        </w:rPr>
        <w:t xml:space="preserve">). </w:t>
      </w:r>
    </w:p>
    <w:p w:rsidR="003A2785" w:rsidRDefault="003A2785" w:rsidP="00A36C53">
      <w:pPr>
        <w:pStyle w:val="para-first"/>
        <w:widowControl w:val="0"/>
        <w:suppressAutoHyphens/>
        <w:spacing w:line="240" w:lineRule="auto"/>
      </w:pP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8" w:name="_Toc478487827"/>
      <w:r w:rsidRPr="00F57A34">
        <w:rPr>
          <w:i/>
          <w:sz w:val="24"/>
          <w:szCs w:val="24"/>
        </w:rPr>
        <w:t>PEDCA</w:t>
      </w:r>
      <w:r w:rsidR="003C34CD" w:rsidRPr="00F57A34">
        <w:rPr>
          <w:i/>
          <w:sz w:val="24"/>
          <w:szCs w:val="24"/>
        </w:rPr>
        <w:t xml:space="preserve"> results on the simulated genome</w:t>
      </w:r>
      <w:bookmarkEnd w:id="48"/>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A36C53">
      <w:pPr>
        <w:pStyle w:val="para-first"/>
        <w:widowControl w:val="0"/>
        <w:suppressAutoHyphens/>
        <w:spacing w:line="240" w:lineRule="auto"/>
      </w:pPr>
    </w:p>
    <w:p w:rsidR="00402FF1" w:rsidRDefault="00EB566E" w:rsidP="00A36C53">
      <w:pPr>
        <w:pStyle w:val="para-first"/>
        <w:widowControl w:val="0"/>
        <w:suppressAutoHyphens/>
        <w:spacing w:line="240" w:lineRule="auto"/>
        <w:rPr>
          <w:sz w:val="24"/>
          <w:szCs w:val="24"/>
        </w:rPr>
      </w:pPr>
      <w:r w:rsidRPr="00EB566E">
        <w:rPr>
          <w:noProof/>
          <w:lang w:val="nl-NL" w:eastAsia="zh-CN"/>
        </w:rPr>
        <w:pict>
          <v:shape id="Text Box 267" o:spid="_x0000_s1041" type="#_x0000_t202" style="position:absolute;left:0;text-align:left;margin-left:-3.1pt;margin-top:3.6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C101B1" w:rsidRDefault="00C101B1"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C101B1" w:rsidRPr="00FF1586" w:rsidRDefault="00C101B1" w:rsidP="00AC54F7">
                  <w:pPr>
                    <w:pStyle w:val="Epgrafe"/>
                  </w:pPr>
                  <w:bookmarkStart w:id="49" w:name="_Ref476059842"/>
                  <w:r w:rsidRPr="00FF1586">
                    <w:t xml:space="preserve">Figure </w:t>
                  </w:r>
                  <w:fldSimple w:instr=" SEQ Figure \* ARABIC ">
                    <w:r>
                      <w:rPr>
                        <w:noProof/>
                      </w:rPr>
                      <w:t>16</w:t>
                    </w:r>
                  </w:fldSimple>
                  <w:bookmarkEnd w:id="49"/>
                  <w:r>
                    <w:t xml:space="preserve"> </w:t>
                  </w:r>
                  <w:r w:rsidRPr="00A0317C">
                    <w:rPr>
                      <w:b/>
                    </w:rPr>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EB566E" w:rsidP="00A36C53">
      <w:pPr>
        <w:pStyle w:val="para-first"/>
        <w:widowControl w:val="0"/>
        <w:suppressAutoHyphens/>
        <w:spacing w:line="240" w:lineRule="auto"/>
        <w:jc w:val="center"/>
        <w:rPr>
          <w:sz w:val="24"/>
          <w:szCs w:val="24"/>
        </w:rPr>
      </w:pPr>
      <w:r w:rsidRPr="00EB566E">
        <w:rPr>
          <w:noProof/>
          <w:sz w:val="24"/>
          <w:szCs w:val="24"/>
          <w:lang w:val="nl-NL" w:eastAsia="zh-CN"/>
        </w:rPr>
      </w:r>
      <w:r w:rsidR="00AC54F7" w:rsidRPr="00EB566E">
        <w:rPr>
          <w:noProof/>
          <w:sz w:val="24"/>
          <w:szCs w:val="24"/>
          <w:lang w:val="nl-NL" w:eastAsia="zh-CN"/>
        </w:rPr>
        <w:pict>
          <v:shape id="Text Box 430" o:spid="_x0000_s1116" type="#_x0000_t202" style="width:449.85pt;height:360.9pt;visibility:visible;mso-position-horizontal-relative:char;mso-position-vertical-relative:line" stroked="f">
            <v:textbox style="mso-fit-shape-to-text:t" inset="0,0,0,0">
              <w:txbxContent>
                <w:p w:rsidR="00C101B1" w:rsidRDefault="00C101B1"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50" w:name="_Ref476061145"/>
                  <w:r w:rsidRPr="00402FF1">
                    <w:t xml:space="preserve">Figure </w:t>
                  </w:r>
                  <w:fldSimple w:instr=" SEQ Figure \* ARABIC ">
                    <w:r>
                      <w:rPr>
                        <w:noProof/>
                      </w:rPr>
                      <w:t>17</w:t>
                    </w:r>
                  </w:fldSimple>
                  <w:bookmarkEnd w:id="50"/>
                  <w:r>
                    <w:t xml:space="preserve"> </w:t>
                  </w:r>
                  <w:r w:rsidRPr="00AC54F7">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EB566E" w:rsidP="00A36C53">
      <w:pPr>
        <w:widowControl w:val="0"/>
        <w:suppressAutoHyphens/>
        <w:autoSpaceDE w:val="0"/>
        <w:autoSpaceDN w:val="0"/>
        <w:adjustRightInd w:val="0"/>
        <w:spacing w:line="240" w:lineRule="auto"/>
        <w:rPr>
          <w:rFonts w:ascii="Times New Roman" w:hAnsi="Times New Roman"/>
          <w:sz w:val="24"/>
          <w:szCs w:val="16"/>
        </w:rPr>
      </w:pPr>
      <w:r w:rsidRPr="00EB566E">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C101B1" w:rsidRDefault="00C101B1"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C101B1" w:rsidRPr="00AC54F7" w:rsidRDefault="00C101B1" w:rsidP="00AC54F7">
                  <w:pPr>
                    <w:pStyle w:val="Epgrafe"/>
                  </w:pPr>
                  <w:bookmarkStart w:id="51" w:name="_Ref476061234"/>
                  <w:proofErr w:type="gramStart"/>
                  <w:r w:rsidRPr="00CE60D7">
                    <w:t xml:space="preserve">Figure </w:t>
                  </w:r>
                  <w:fldSimple w:instr=" SEQ Figure \* ARABIC ">
                    <w:r>
                      <w:rPr>
                        <w:noProof/>
                      </w:rPr>
                      <w:t>18</w:t>
                    </w:r>
                  </w:fldSimple>
                  <w:bookmarkEnd w:id="51"/>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2" w:name="_Toc477564333"/>
      <w:bookmarkStart w:id="53"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2"/>
      <w:bookmarkEnd w:id="53"/>
    </w:p>
    <w:p w:rsidR="00500638" w:rsidRPr="00735242" w:rsidRDefault="00EB566E" w:rsidP="00A36C53">
      <w:pPr>
        <w:pStyle w:val="para-first"/>
        <w:widowControl w:val="0"/>
        <w:suppressAutoHyphens/>
        <w:spacing w:line="240" w:lineRule="auto"/>
        <w:rPr>
          <w:sz w:val="24"/>
        </w:rPr>
      </w:pPr>
      <w:r w:rsidRPr="00EB566E">
        <w:rPr>
          <w:noProof/>
          <w:sz w:val="24"/>
          <w:lang w:val="nl-NL" w:eastAsia="zh-CN"/>
        </w:rPr>
        <w:pict>
          <v:shape id="Text Box 92" o:spid="_x0000_s1044" type="#_x0000_t202" style="position:absolute;left:0;text-align:left;margin-left:6.55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C101B1" w:rsidRDefault="00C101B1"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C101B1" w:rsidRPr="00AC54F7" w:rsidRDefault="00C101B1" w:rsidP="00AC54F7">
                  <w:pPr>
                    <w:pStyle w:val="Epgrafe"/>
                  </w:pPr>
                  <w:bookmarkStart w:id="54" w:name="_Ref476082660"/>
                  <w:r w:rsidRPr="00DB7B96">
                    <w:t xml:space="preserve">Figure </w:t>
                  </w:r>
                  <w:fldSimple w:instr=" SEQ Figure \* ARABIC ">
                    <w:r>
                      <w:rPr>
                        <w:noProof/>
                      </w:rPr>
                      <w:t>19</w:t>
                    </w:r>
                  </w:fldSimple>
                  <w:bookmarkEnd w:id="54"/>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5" w:name="_Toc477564334"/>
      <w:bookmarkStart w:id="56" w:name="_Toc478487828"/>
      <w:proofErr w:type="gramStart"/>
      <w:r w:rsidRPr="00F57A34">
        <w:rPr>
          <w:i/>
          <w:sz w:val="24"/>
          <w:szCs w:val="24"/>
        </w:rPr>
        <w:t>Results on the CBS Baseclear genome.</w:t>
      </w:r>
      <w:bookmarkEnd w:id="55"/>
      <w:bookmarkEnd w:id="56"/>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EB566E">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Pr>
          <w:sz w:val="24"/>
          <w:szCs w:val="24"/>
        </w:rPr>
        <w:fldChar w:fldCharType="separate"/>
      </w:r>
      <w:r w:rsidR="006F4953" w:rsidRPr="006F4953">
        <w:rPr>
          <w:noProof/>
          <w:sz w:val="24"/>
          <w:szCs w:val="24"/>
        </w:rPr>
        <w:t>(van den Broek et al., 2015)</w:t>
      </w:r>
      <w:r w:rsidR="00EB566E">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7" w:name="_Toc477564335"/>
      <w:bookmarkStart w:id="58"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1B0C30" w:rsidRPr="001B0C30">
          <w:rPr>
            <w:sz w:val="24"/>
            <w:szCs w:val="24"/>
          </w:rPr>
          <w:t>Coverage/ploidy</w:t>
        </w:r>
        <w:r w:rsidR="001B0C30" w:rsidRPr="007E6BEF">
          <w:rPr>
            <w:sz w:val="24"/>
          </w:rPr>
          <w:t xml:space="preserve"> plots for the 8 common unsolved contigs in Baseclear CBS1483 </w:t>
        </w:r>
        <w:r w:rsidR="001B0C30" w:rsidRPr="001172BC">
          <w:rPr>
            <w:sz w:val="24"/>
          </w:rPr>
          <w:t xml:space="preserve">wl </w:t>
        </w:r>
        <w:r w:rsidR="001B0C30" w:rsidRPr="007E6BEF">
          <w:rPr>
            <w:sz w:val="24"/>
          </w:rPr>
          <w:t>= 1000 bp</w:t>
        </w:r>
      </w:fldSimple>
      <w:r w:rsidR="007A3B00" w:rsidRPr="007A3B00">
        <w:rPr>
          <w:sz w:val="24"/>
          <w:szCs w:val="24"/>
        </w:rPr>
        <w:t xml:space="preserve"> -</w:t>
      </w:r>
      <w:fldSimple w:instr=" REF _Ref477527102 \h  \* MERGEFORMAT ">
        <w:r w:rsidR="001B0C30" w:rsidRPr="007E6BEF">
          <w:rPr>
            <w:sz w:val="24"/>
          </w:rPr>
          <w:t xml:space="preserve">Coverage/ploidy plots for the 8 common unsolved contigs in Baseclear CBS1483 </w:t>
        </w:r>
        <w:r w:rsidR="001B0C30" w:rsidRPr="001172BC">
          <w:rPr>
            <w:sz w:val="24"/>
          </w:rPr>
          <w:t xml:space="preserve">wl </w:t>
        </w:r>
        <w:r w:rsidR="001B0C30" w:rsidRPr="007E6BEF">
          <w:rPr>
            <w:sz w:val="24"/>
          </w:rPr>
          <w:t>= 1000 bp</w:t>
        </w:r>
      </w:fldSimple>
      <w:r w:rsidR="0024477E" w:rsidRPr="00500638">
        <w:rPr>
          <w:sz w:val="24"/>
          <w:szCs w:val="24"/>
        </w:rPr>
        <w:t>)</w:t>
      </w:r>
      <w:r w:rsidR="002A0784">
        <w:rPr>
          <w:sz w:val="24"/>
          <w:szCs w:val="24"/>
        </w:rPr>
        <w:t>.</w:t>
      </w:r>
      <w:bookmarkEnd w:id="57"/>
      <w:bookmarkEnd w:id="58"/>
    </w:p>
    <w:p w:rsidR="00102983" w:rsidRPr="00500638" w:rsidRDefault="00EB566E" w:rsidP="00A36C53">
      <w:pPr>
        <w:pStyle w:val="para-first"/>
        <w:suppressAutoHyphens/>
        <w:spacing w:line="240" w:lineRule="auto"/>
        <w:rPr>
          <w:sz w:val="24"/>
          <w:szCs w:val="24"/>
        </w:rPr>
      </w:pPr>
      <w:r w:rsidRPr="00EB566E">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C101B1" w:rsidRDefault="00C101B1"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59" w:name="_Ref477538641"/>
                  <w:r w:rsidRPr="00074071">
                    <w:t xml:space="preserve">Figure </w:t>
                  </w:r>
                  <w:fldSimple w:instr=" SEQ Figure \* ARABIC ">
                    <w:r>
                      <w:rPr>
                        <w:noProof/>
                      </w:rPr>
                      <w:t>20</w:t>
                    </w:r>
                  </w:fldSimple>
                  <w:bookmarkEnd w:id="59"/>
                  <w:r>
                    <w:t xml:space="preserve"> </w:t>
                  </w:r>
                  <w:r w:rsidRPr="00AC54F7">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1, and it is more clearly shaped around the 50% bin, in</w:t>
                  </w:r>
                  <w:proofErr w:type="spellStart"/>
                  <w:r w:rsidRPr="00AC54F7">
                    <w:t>dicating</w:t>
                  </w:r>
                  <w:proofErr w:type="spellEnd"/>
                  <w:r w:rsidRPr="00AC54F7">
                    <w:t xml:space="preserve">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Pr="00500638">
        <w:rPr>
          <w:sz w:val="24"/>
          <w:szCs w:val="24"/>
        </w:rPr>
        <w:t>={</w:t>
      </w:r>
      <w:proofErr w:type="gramEnd"/>
      <w:r w:rsidRPr="00500638">
        <w:rPr>
          <w:sz w:val="24"/>
          <w:szCs w:val="24"/>
        </w:rPr>
        <w:t>2, 4, 6, 9} with wl=20 Kbp</w:t>
      </w:r>
      <w:r w:rsidR="007A3B00">
        <w:rPr>
          <w:sz w:val="24"/>
          <w:szCs w:val="24"/>
        </w:rPr>
        <w:t>.</w:t>
      </w:r>
      <w:r w:rsidRPr="00500638">
        <w:rPr>
          <w:sz w:val="24"/>
          <w:szCs w:val="24"/>
        </w:rPr>
        <w:t xml:space="preserve"> </w:t>
      </w:r>
      <w:r w:rsidR="007A3B00">
        <w:rPr>
          <w:sz w:val="24"/>
          <w:szCs w:val="24"/>
        </w:rPr>
        <w:t>A</w:t>
      </w:r>
      <w:r w:rsidRPr="00500638">
        <w:rPr>
          <w:sz w:val="24"/>
          <w:szCs w:val="24"/>
        </w:rPr>
        <w:t xml:space="preserve"> </w:t>
      </w:r>
      <w:r w:rsidRPr="00500638">
        <w:rPr>
          <w:sz w:val="24"/>
          <w:szCs w:val="24"/>
        </w:rPr>
        <w:lastRenderedPageBreak/>
        <w:t xml:space="preserve">extremely big size of wl=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r w:rsidR="00FE6F92">
        <w:rPr>
          <w:sz w:val="24"/>
        </w:rPr>
        <w:t xml:space="preserve"> </w:t>
      </w:r>
      <w:r w:rsidR="00A727C7">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w:t>
      </w:r>
      <w:proofErr w:type="gramStart"/>
      <w:r w:rsidR="00A727C7">
        <w:rPr>
          <w:sz w:val="24"/>
          <w:szCs w:val="24"/>
        </w:rPr>
        <w:t>={</w:t>
      </w:r>
      <w:proofErr w:type="gramEnd"/>
      <w:r w:rsidR="00A727C7">
        <w:rPr>
          <w:sz w:val="24"/>
          <w:szCs w:val="24"/>
        </w:rPr>
        <w:t>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60" w:name="_Toc477564336"/>
      <w:bookmarkStart w:id="61"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1B0C30" w:rsidRPr="001B0C30">
          <w:rPr>
            <w:sz w:val="24"/>
            <w:szCs w:val="24"/>
          </w:rPr>
          <w:t>Results of the</w:t>
        </w:r>
        <w:r w:rsidR="001B0C30" w:rsidRPr="007C09FB">
          <w:rPr>
            <w:sz w:val="24"/>
          </w:rPr>
          <w:t xml:space="preserve"> naive fit with very large window sizes.</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60"/>
      <w:bookmarkEnd w:id="61"/>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2" w:name="_Toc477564337"/>
      <w:bookmarkStart w:id="63"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2"/>
      <w:bookmarkEnd w:id="63"/>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4" w:name="_Toc477564338"/>
      <w:bookmarkStart w:id="65"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4"/>
      <w:bookmarkEnd w:id="65"/>
    </w:p>
    <w:p w:rsidR="003A6639" w:rsidRPr="00500638" w:rsidRDefault="003A6639" w:rsidP="00A36C53">
      <w:pPr>
        <w:pStyle w:val="para-first"/>
        <w:suppressAutoHyphens/>
        <w:spacing w:line="240" w:lineRule="auto"/>
        <w:rPr>
          <w:sz w:val="24"/>
          <w:szCs w:val="24"/>
        </w:rPr>
      </w:pPr>
    </w:p>
    <w:p w:rsidR="0005712C" w:rsidRPr="004E5C7F" w:rsidRDefault="00EB566E" w:rsidP="00A36C53">
      <w:pPr>
        <w:pStyle w:val="para-first"/>
        <w:suppressAutoHyphens/>
        <w:spacing w:line="240" w:lineRule="auto"/>
        <w:rPr>
          <w:sz w:val="24"/>
          <w:szCs w:val="24"/>
        </w:rPr>
      </w:pPr>
      <w:fldSimple w:instr=" REF _Ref476082896 \h  \* MERGEFORMAT ">
        <w:bookmarkStart w:id="66" w:name="_Toc477564339"/>
        <w:bookmarkStart w:id="67"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6"/>
      <w:bookmarkEnd w:id="67"/>
    </w:p>
    <w:p w:rsidR="00FF7ADF" w:rsidRPr="00735242" w:rsidRDefault="00FF7ADF" w:rsidP="00A36C53">
      <w:pPr>
        <w:pStyle w:val="para-first"/>
        <w:suppressAutoHyphens/>
        <w:spacing w:line="240" w:lineRule="auto"/>
        <w:rPr>
          <w:sz w:val="24"/>
          <w:szCs w:val="24"/>
        </w:rPr>
      </w:pPr>
    </w:p>
    <w:p w:rsidR="009177F2" w:rsidRDefault="00EB566E" w:rsidP="00A36C53">
      <w:pPr>
        <w:pStyle w:val="para-first"/>
        <w:widowControl w:val="0"/>
        <w:suppressAutoHyphens/>
        <w:spacing w:line="240" w:lineRule="auto"/>
      </w:pPr>
      <w:r w:rsidRPr="00EB566E">
        <w:rPr>
          <w:noProof/>
          <w:lang w:val="nl-NL" w:eastAsia="zh-CN"/>
        </w:rPr>
      </w:r>
      <w:r w:rsidRPr="00EB566E">
        <w:rPr>
          <w:noProof/>
          <w:lang w:val="nl-NL" w:eastAsia="zh-CN"/>
        </w:rPr>
        <w:pict>
          <v:shape id="Text Box 429" o:spid="_x0000_s1115" type="#_x0000_t202" style="width:456.8pt;height:328.75pt;visibility:visible;mso-position-horizontal-relative:char;mso-position-vertical-relative:line" stroked="f">
            <v:textbox inset="0,0,0,0">
              <w:txbxContent>
                <w:p w:rsidR="00C101B1" w:rsidRDefault="00C101B1"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C101B1" w:rsidRPr="009177F2" w:rsidRDefault="00C101B1" w:rsidP="00AC54F7">
                  <w:pPr>
                    <w:pStyle w:val="Epgrafe"/>
                  </w:pPr>
                  <w:bookmarkStart w:id="68" w:name="_Ref476082896"/>
                  <w:r w:rsidRPr="00B4142C">
                    <w:t xml:space="preserve">Figure </w:t>
                  </w:r>
                  <w:r>
                    <w:fldChar w:fldCharType="begin"/>
                  </w:r>
                  <w:r>
                    <w:instrText xml:space="preserve"> SEQ Figure \* ARABIC </w:instrText>
                  </w:r>
                  <w:r>
                    <w:fldChar w:fldCharType="separate"/>
                  </w:r>
                  <w:proofErr w:type="gramStart"/>
                  <w:r>
                    <w:rPr>
                      <w:noProof/>
                    </w:rPr>
                    <w:t>21</w:t>
                  </w:r>
                  <w:r>
                    <w:rPr>
                      <w:noProof/>
                    </w:rPr>
                    <w:fldChar w:fldCharType="end"/>
                  </w:r>
                  <w:bookmarkEnd w:id="68"/>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9" w:name="_Toc478487829"/>
      <w:r w:rsidRPr="00F57A34">
        <w:rPr>
          <w:i/>
          <w:sz w:val="24"/>
          <w:szCs w:val="24"/>
        </w:rPr>
        <w:t>Results on the S.pastorianus CBS1483 Novogene</w:t>
      </w:r>
      <w:bookmarkEnd w:id="69"/>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EB566E" w:rsidP="00A36C53">
      <w:pPr>
        <w:pStyle w:val="para1"/>
        <w:widowControl w:val="0"/>
        <w:suppressAutoHyphens/>
        <w:spacing w:line="240" w:lineRule="auto"/>
        <w:ind w:firstLine="0"/>
        <w:rPr>
          <w:sz w:val="24"/>
          <w:szCs w:val="24"/>
        </w:rPr>
      </w:pPr>
      <w:r w:rsidRPr="00EB566E">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C101B1" w:rsidRDefault="00C101B1"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C101B1" w:rsidRPr="00AC54F7" w:rsidRDefault="00C101B1" w:rsidP="00AC54F7">
                  <w:pPr>
                    <w:pStyle w:val="Epgrafe"/>
                  </w:pPr>
                  <w:bookmarkStart w:id="70" w:name="_Ref477551497"/>
                  <w:r w:rsidRPr="002D1DB4">
                    <w:t xml:space="preserve">Figure </w:t>
                  </w:r>
                  <w:r>
                    <w:fldChar w:fldCharType="begin"/>
                  </w:r>
                  <w:r>
                    <w:instrText xml:space="preserve"> SEQ Figure \* ARABIC </w:instrText>
                  </w:r>
                  <w:r>
                    <w:fldChar w:fldCharType="separate"/>
                  </w:r>
                  <w:proofErr w:type="gramStart"/>
                  <w:r>
                    <w:rPr>
                      <w:noProof/>
                    </w:rPr>
                    <w:t>22</w:t>
                  </w:r>
                  <w:r>
                    <w:rPr>
                      <w:noProof/>
                    </w:rPr>
                    <w:fldChar w:fldCharType="end"/>
                  </w:r>
                  <w:bookmarkEnd w:id="70"/>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EB566E">
        <w:fldChar w:fldCharType="begin"/>
      </w:r>
      <w:r w:rsidR="00B342F8">
        <w:instrText xml:space="preserve"> REF _Ref477797653 \h  \* MERGEFORMAT </w:instrText>
      </w:r>
      <w:r w:rsidR="00EB566E">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EB566E">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EB566E" w:rsidP="00AC54F7">
      <w:pPr>
        <w:pStyle w:val="para-first"/>
        <w:widowControl w:val="0"/>
        <w:suppressAutoHyphens/>
        <w:spacing w:line="240" w:lineRule="auto"/>
        <w:ind w:left="-142"/>
      </w:pPr>
      <w:r w:rsidRPr="00EB566E">
        <w:rPr>
          <w:noProof/>
          <w:lang w:val="nl-NL" w:eastAsia="zh-CN"/>
        </w:rPr>
      </w:r>
      <w:r w:rsidR="00AC54F7" w:rsidRPr="00EB566E">
        <w:rPr>
          <w:noProof/>
          <w:lang w:val="nl-NL" w:eastAsia="zh-CN"/>
        </w:rPr>
        <w:pict>
          <v:shape id="Text Box 428" o:spid="_x0000_s1114" type="#_x0000_t202" style="width:502.95pt;height:173.8pt;visibility:visible;mso-position-horizontal-relative:char;mso-position-vertical-relative:line" stroked="f">
            <v:textbox style="mso-fit-shape-to-text:t" inset="0,0,0,0">
              <w:txbxContent>
                <w:p w:rsidR="00C101B1" w:rsidRDefault="00C101B1" w:rsidP="00222D11">
                  <w:pPr>
                    <w:spacing w:line="240" w:lineRule="auto"/>
                    <w:rPr>
                      <w:lang w:val="fr-BE"/>
                    </w:rPr>
                  </w:pPr>
                  <w:r>
                    <w:rPr>
                      <w:noProof/>
                    </w:rPr>
                    <w:drawing>
                      <wp:inline distT="0" distB="0" distL="0" distR="0">
                        <wp:extent cx="3132000" cy="1874053"/>
                        <wp:effectExtent l="19050" t="19050" r="11250" b="11897"/>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000" cy="1874053"/>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71" w:name="_Ref476618006"/>
                  <w:r w:rsidRPr="004C4A70">
                    <w:t xml:space="preserve">Figure </w:t>
                  </w:r>
                  <w:fldSimple w:instr=" SEQ Figure \* ARABIC ">
                    <w:r>
                      <w:rPr>
                        <w:noProof/>
                      </w:rPr>
                      <w:t>23</w:t>
                    </w:r>
                  </w:fldSimple>
                  <w:bookmarkEnd w:id="71"/>
                  <w:r>
                    <w:t xml:space="preserve"> </w:t>
                  </w:r>
                  <w:r w:rsidRPr="00AC54F7">
                    <w:rPr>
                      <w:b/>
                    </w:rPr>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2" w:name="_Toc477564340"/>
      <w:bookmarkStart w:id="73"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2"/>
      <w:bookmarkEnd w:id="73"/>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4" w:name="_Toc477564341"/>
      <w:bookmarkStart w:id="75"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EB566E"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EB566E" w:rsidRPr="00735242">
        <w:rPr>
          <w:sz w:val="24"/>
          <w:szCs w:val="24"/>
        </w:rPr>
        <w:fldChar w:fldCharType="separate"/>
      </w:r>
      <w:r w:rsidR="00257EE8" w:rsidRPr="00735242">
        <w:rPr>
          <w:noProof/>
          <w:sz w:val="24"/>
          <w:szCs w:val="24"/>
        </w:rPr>
        <w:t>(Ley, Andrews, Robbins, &amp; Nussenzweig, n.d.)</w:t>
      </w:r>
      <w:bookmarkEnd w:id="74"/>
      <w:bookmarkEnd w:id="75"/>
      <w:r w:rsidR="00EB566E"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6" w:name="_Toc477564342"/>
      <w:bookmarkStart w:id="77" w:name="_Toc477592466"/>
      <w:r w:rsidRPr="00735242">
        <w:rPr>
          <w:sz w:val="24"/>
          <w:szCs w:val="24"/>
        </w:rPr>
        <w:t xml:space="preserve">The American Center for Disease Control considers it as neglected parasitic infection, one of the five that have been targeted by CDC for public health action </w:t>
      </w:r>
      <w:r w:rsidR="00EB566E"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EB566E" w:rsidRPr="00735242">
        <w:rPr>
          <w:b/>
          <w:color w:val="4F81BD" w:themeColor="accent1"/>
          <w:sz w:val="24"/>
          <w:szCs w:val="24"/>
        </w:rPr>
        <w:fldChar w:fldCharType="separate"/>
      </w:r>
      <w:r w:rsidRPr="00735242">
        <w:rPr>
          <w:b/>
          <w:noProof/>
          <w:color w:val="4F81BD" w:themeColor="accent1"/>
          <w:sz w:val="24"/>
          <w:szCs w:val="24"/>
        </w:rPr>
        <w:t>(CDC, 2011)</w:t>
      </w:r>
      <w:r w:rsidR="00EB566E" w:rsidRPr="00735242">
        <w:rPr>
          <w:b/>
          <w:color w:val="4F81BD" w:themeColor="accent1"/>
          <w:sz w:val="24"/>
          <w:szCs w:val="24"/>
        </w:rPr>
        <w:fldChar w:fldCharType="end"/>
      </w:r>
      <w:r w:rsidRPr="00735242">
        <w:rPr>
          <w:sz w:val="24"/>
          <w:szCs w:val="24"/>
        </w:rPr>
        <w:t>.</w:t>
      </w:r>
      <w:bookmarkEnd w:id="76"/>
      <w:bookmarkEnd w:id="77"/>
    </w:p>
    <w:p w:rsidR="00FF7ADF" w:rsidRPr="00735242" w:rsidRDefault="00EB566E" w:rsidP="00A36C53">
      <w:pPr>
        <w:pStyle w:val="para1"/>
        <w:suppressAutoHyphens/>
        <w:spacing w:line="240" w:lineRule="auto"/>
        <w:ind w:firstLine="0"/>
        <w:rPr>
          <w:sz w:val="24"/>
          <w:szCs w:val="24"/>
        </w:rPr>
      </w:pPr>
      <w:r w:rsidRPr="00EB566E">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C101B1" w:rsidRDefault="00C101B1"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C101B1" w:rsidRDefault="00C101B1" w:rsidP="00AC54F7">
                  <w:pPr>
                    <w:pStyle w:val="Epgrafe"/>
                  </w:pPr>
                  <w:bookmarkStart w:id="78" w:name="_Ref478068410"/>
                  <w:r w:rsidRPr="008C323D">
                    <w:t xml:space="preserve">Table </w:t>
                  </w:r>
                  <w:fldSimple w:instr=" SEQ Table \* ARABIC ">
                    <w:r>
                      <w:rPr>
                        <w:noProof/>
                      </w:rPr>
                      <w:t>1</w:t>
                    </w:r>
                  </w:fldSimple>
                  <w:bookmarkEnd w:id="78"/>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t xml:space="preserve">(van den </w:t>
                  </w:r>
                  <w:proofErr w:type="spellStart"/>
                  <w:r w:rsidRPr="008F6D50">
                    <w:t>Broek</w:t>
                  </w:r>
                  <w:proofErr w:type="spellEnd"/>
                  <w:r w:rsidRPr="008F6D50">
                    <w:t xml:space="preserve">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C101B1" w:rsidRPr="008C323D" w:rsidRDefault="00C101B1" w:rsidP="00222D11">
                  <w:pPr>
                    <w:spacing w:line="240" w:lineRule="auto"/>
                  </w:pPr>
                </w:p>
                <w:p w:rsidR="00C101B1" w:rsidRPr="008C323D" w:rsidRDefault="00C101B1" w:rsidP="00222D11">
                  <w:pPr>
                    <w:spacing w:line="240" w:lineRule="auto"/>
                  </w:pPr>
                </w:p>
                <w:p w:rsidR="00C101B1" w:rsidRPr="008C323D" w:rsidRDefault="00C101B1" w:rsidP="00222D11">
                  <w:pPr>
                    <w:spacing w:line="240" w:lineRule="auto"/>
                  </w:pPr>
                </w:p>
              </w:txbxContent>
            </v:textbox>
            <w10:wrap type="square"/>
          </v:shape>
        </w:pict>
      </w:r>
      <w:bookmarkStart w:id="79" w:name="_Toc477564343"/>
      <w:bookmarkStart w:id="80"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9"/>
      <w:bookmarkEnd w:id="80"/>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1" w:name="_Toc477564344"/>
      <w:bookmarkStart w:id="82"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1"/>
      <w:bookmarkEnd w:id="82"/>
    </w:p>
    <w:p w:rsidR="00781AB6" w:rsidRPr="00735242" w:rsidRDefault="00781AB6" w:rsidP="00A36C53">
      <w:pPr>
        <w:pStyle w:val="para1"/>
        <w:suppressAutoHyphens/>
        <w:spacing w:line="240" w:lineRule="auto"/>
        <w:ind w:firstLine="0"/>
        <w:rPr>
          <w:sz w:val="24"/>
          <w:szCs w:val="24"/>
        </w:rPr>
      </w:pPr>
    </w:p>
    <w:p w:rsidR="00781AB6" w:rsidRPr="00735242" w:rsidRDefault="00EB566E" w:rsidP="00A36C53">
      <w:pPr>
        <w:pStyle w:val="para1"/>
        <w:suppressAutoHyphens/>
        <w:spacing w:line="240" w:lineRule="auto"/>
        <w:ind w:firstLine="0"/>
        <w:rPr>
          <w:sz w:val="24"/>
          <w:szCs w:val="24"/>
        </w:rPr>
      </w:pPr>
      <w:r w:rsidRPr="00EB566E">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C101B1" w:rsidRDefault="00C101B1"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83" w:name="_Ref476350926"/>
                  <w:r w:rsidRPr="00980E9E">
                    <w:t xml:space="preserve">Figure </w:t>
                  </w:r>
                  <w:fldSimple w:instr=" SEQ Figure \* ARABIC ">
                    <w:r>
                      <w:rPr>
                        <w:noProof/>
                      </w:rPr>
                      <w:t>24</w:t>
                    </w:r>
                  </w:fldSimple>
                  <w:bookmarkEnd w:id="83"/>
                  <w:r w:rsidRPr="008F6D50">
                    <w:t xml:space="preserve"> T.cruzi Illumina library mapped to </w:t>
                  </w:r>
                  <w:proofErr w:type="spellStart"/>
                  <w:r w:rsidRPr="008F6D50">
                    <w:t>TcIII</w:t>
                  </w:r>
                  <w:proofErr w:type="spellEnd"/>
                  <w:r w:rsidRPr="008F6D50">
                    <w:t xml:space="preserve">-like (Chromosome 15) </w:t>
                  </w:r>
                  <w:proofErr w:type="gramStart"/>
                  <w:r w:rsidRPr="008F6D50">
                    <w:t>wl=</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4" w:name="_Toc477564345"/>
      <w:bookmarkStart w:id="85"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4"/>
      <w:bookmarkEnd w:id="85"/>
    </w:p>
    <w:p w:rsidR="000B2062" w:rsidRPr="00657298" w:rsidRDefault="00362FC0" w:rsidP="00A36C5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bookmarkStart w:id="86" w:name="_Toc478066963"/>
      <w:bookmarkStart w:id="87" w:name="_Toc478067009"/>
      <w:bookmarkStart w:id="88" w:name="_Toc478067157"/>
      <w:bookmarkStart w:id="89" w:name="_Toc478067200"/>
      <w:bookmarkStart w:id="90" w:name="_Toc478067244"/>
      <w:bookmarkStart w:id="91" w:name="_Toc478067345"/>
      <w:bookmarkStart w:id="92" w:name="_Toc478487831"/>
      <w:r w:rsidR="00EB566E" w:rsidRPr="00EB566E">
        <w:rPr>
          <w:noProof/>
          <w:lang w:val="nl-NL" w:eastAsia="zh-CN"/>
        </w:rPr>
        <w:pict>
          <v:shape id="Text Box 277" o:spid="_x0000_s1051" type="#_x0000_t202" style="position:absolute;margin-left:0;margin-top:13.8pt;width:239.9pt;height:374.3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inset="0,0,0,0">
              <w:txbxContent>
                <w:p w:rsidR="00C101B1" w:rsidRDefault="00C101B1" w:rsidP="00CD1F7B">
                  <w:pPr>
                    <w:keepNext/>
                    <w:spacing w:line="240" w:lineRule="auto"/>
                  </w:pPr>
                  <w:r>
                    <w:rPr>
                      <w:noProof/>
                    </w:rPr>
                    <w:drawing>
                      <wp:inline distT="0" distB="0" distL="0" distR="0">
                        <wp:extent cx="3014662" cy="1808797"/>
                        <wp:effectExtent l="19050" t="19050" r="14288" b="20003"/>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662" cy="1808797"/>
                                </a:xfrm>
                                <a:prstGeom prst="rect">
                                  <a:avLst/>
                                </a:prstGeom>
                                <a:ln w="3175" cap="sq">
                                  <a:solidFill>
                                    <a:srgbClr val="000000"/>
                                  </a:solidFill>
                                  <a:prstDash val="solid"/>
                                  <a:miter lim="800000"/>
                                </a:ln>
                                <a:effectLst/>
                              </pic:spPr>
                            </pic:pic>
                          </a:graphicData>
                        </a:graphic>
                      </wp:inline>
                    </w:drawing>
                  </w:r>
                </w:p>
                <w:p w:rsidR="00C101B1" w:rsidRDefault="00C101B1" w:rsidP="00CD1F7B">
                  <w:pPr>
                    <w:keepNext/>
                    <w:spacing w:line="240" w:lineRule="auto"/>
                  </w:pPr>
                  <w:r>
                    <w:rPr>
                      <w:noProof/>
                    </w:rPr>
                    <w:drawing>
                      <wp:inline distT="0" distB="0" distL="0" distR="0">
                        <wp:extent cx="3014980" cy="1808987"/>
                        <wp:effectExtent l="19050" t="19050" r="13970" b="19813"/>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0"/>
                                <a:stretch>
                                  <a:fillRect/>
                                </a:stretch>
                              </pic:blipFill>
                              <pic:spPr>
                                <a:xfrm>
                                  <a:off x="0" y="0"/>
                                  <a:ext cx="3014980" cy="1808987"/>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93" w:name="_Ref476354401"/>
                  <w:r w:rsidRPr="00F8566B">
                    <w:t xml:space="preserve">Figure </w:t>
                  </w:r>
                  <w:fldSimple w:instr=" SEQ Figure \* ARABIC ">
                    <w:r>
                      <w:rPr>
                        <w:noProof/>
                      </w:rPr>
                      <w:t>25</w:t>
                    </w:r>
                  </w:fldSimple>
                  <w:bookmarkEnd w:id="93"/>
                  <w:r>
                    <w:t xml:space="preserve"> </w:t>
                  </w:r>
                  <w:r w:rsidRPr="008B1E00">
                    <w:t>Read count distribution for T. cruzi. Similar</w:t>
                  </w:r>
                  <w:r w:rsidR="005F1AFC">
                    <w:t xml:space="preserve"> to the </w:t>
                  </w:r>
                  <w:proofErr w:type="spellStart"/>
                  <w:r w:rsidR="005F1AFC">
                    <w:t>TcIII</w:t>
                  </w:r>
                  <w:proofErr w:type="spellEnd"/>
                  <w:r w:rsidR="005F1AFC">
                    <w:t xml:space="preserve"> strain, the Esmo-</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6"/>
      <w:bookmarkEnd w:id="87"/>
      <w:bookmarkEnd w:id="88"/>
      <w:bookmarkEnd w:id="89"/>
      <w:bookmarkEnd w:id="90"/>
      <w:bookmarkEnd w:id="91"/>
      <w:bookmarkEnd w:id="92"/>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EB566E" w:rsidP="00A36C53">
      <w:pPr>
        <w:pStyle w:val="para1"/>
        <w:suppressAutoHyphens/>
        <w:spacing w:line="240" w:lineRule="auto"/>
        <w:ind w:firstLine="0"/>
        <w:rPr>
          <w:sz w:val="24"/>
          <w:szCs w:val="24"/>
        </w:rPr>
      </w:pPr>
      <w:r w:rsidRPr="00EB566E">
        <w:rPr>
          <w:noProof/>
          <w:sz w:val="24"/>
          <w:szCs w:val="24"/>
          <w:lang w:val="nl-NL" w:eastAsia="zh-CN"/>
        </w:rPr>
        <w:pict>
          <v:shape id="Text Box 303" o:spid="_x0000_s1052" type="#_x0000_t202" style="position:absolute;left:0;text-align:left;margin-left:-.4pt;margin-top:107.85pt;width:239pt;height:348.2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fit-shape-to-text:t" inset="0,0,0,0">
              <w:txbxContent>
                <w:p w:rsidR="00C101B1" w:rsidRDefault="00C101B1" w:rsidP="0071178F">
                  <w:pPr>
                    <w:keepNext/>
                    <w:spacing w:line="240" w:lineRule="auto"/>
                  </w:pPr>
                  <w:r w:rsidRPr="00BC7974">
                    <w:rPr>
                      <w:noProof/>
                    </w:rPr>
                    <w:drawing>
                      <wp:inline distT="0" distB="0" distL="0" distR="0">
                        <wp:extent cx="2957511" cy="1774507"/>
                        <wp:effectExtent l="19050" t="19050" r="14289"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511" cy="1774507"/>
                                </a:xfrm>
                                <a:prstGeom prst="rect">
                                  <a:avLst/>
                                </a:prstGeom>
                                <a:ln w="3175" cap="sq">
                                  <a:solidFill>
                                    <a:srgbClr val="000000"/>
                                  </a:solidFill>
                                  <a:prstDash val="solid"/>
                                  <a:miter lim="800000"/>
                                </a:ln>
                                <a:effectLst/>
                              </pic:spPr>
                            </pic:pic>
                          </a:graphicData>
                        </a:graphic>
                      </wp:inline>
                    </w:drawing>
                  </w:r>
                </w:p>
                <w:p w:rsidR="00C101B1" w:rsidRDefault="00C101B1"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2"/>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C101B1" w:rsidRPr="00C05F95" w:rsidRDefault="00C101B1" w:rsidP="00AC54F7">
                  <w:pPr>
                    <w:pStyle w:val="Epgrafe"/>
                  </w:pPr>
                  <w:bookmarkStart w:id="94" w:name="_Ref476585888"/>
                  <w:r w:rsidRPr="002409FE">
                    <w:t xml:space="preserve">Figure </w:t>
                  </w:r>
                  <w:fldSimple w:instr=" SEQ Figure \* ARABIC ">
                    <w:r>
                      <w:rPr>
                        <w:noProof/>
                      </w:rPr>
                      <w:t>26</w:t>
                    </w:r>
                  </w:fldSimple>
                  <w:bookmarkEnd w:id="94"/>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BroadTcVIPacBio with wl=</w:t>
                  </w:r>
                  <w:r w:rsidR="00D460BA">
                    <w:rPr>
                      <w:rFonts w:ascii="Times New Roman" w:hAnsi="Times New Roman"/>
                      <w:szCs w:val="16"/>
                    </w:rPr>
                    <w:t>400</w:t>
                  </w:r>
                  <w:r w:rsidRPr="00C05F95">
                    <w:rPr>
                      <w:rFonts w:ascii="Times New Roman" w:hAnsi="Times New Roman"/>
                      <w:szCs w:val="16"/>
                    </w:rPr>
                    <w:t xml:space="preserve"> bp (top) is </w:t>
                  </w:r>
                  <w:r w:rsidR="00D460BA">
                    <w:rPr>
                      <w:rFonts w:ascii="Times New Roman" w:hAnsi="Times New Roman"/>
                      <w:szCs w:val="16"/>
                    </w:rPr>
                    <w:t xml:space="preserve">much </w:t>
                  </w:r>
                  <w:r w:rsidRPr="00C05F95">
                    <w:rPr>
                      <w:rFonts w:ascii="Times New Roman" w:hAnsi="Times New Roman"/>
                      <w:szCs w:val="16"/>
                    </w:rPr>
                    <w:t xml:space="preserve">more ambiguous than with wl= </w:t>
                  </w:r>
                  <w:r w:rsidR="00D460BA">
                    <w:rPr>
                      <w:rFonts w:ascii="Times New Roman" w:hAnsi="Times New Roman"/>
                      <w:szCs w:val="16"/>
                    </w:rPr>
                    <w:t>5</w:t>
                  </w:r>
                  <w:r w:rsidRPr="00C05F95">
                    <w:rPr>
                      <w:rFonts w:ascii="Times New Roman" w:hAnsi="Times New Roman"/>
                      <w:szCs w:val="16"/>
                    </w:rPr>
                    <w:t>.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00F8566B"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1B0C30">
        <w:rPr>
          <w:b/>
          <w:noProof/>
          <w:color w:val="4F81BD" w:themeColor="accent1"/>
          <w:sz w:val="24"/>
          <w:szCs w:val="24"/>
        </w:rPr>
        <w:t>87</w:t>
      </w:r>
      <w:r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B54B77" w:rsidP="00A36C53">
      <w:pPr>
        <w:pStyle w:val="para1"/>
        <w:suppressAutoHyphens/>
        <w:spacing w:line="240" w:lineRule="auto"/>
        <w:ind w:firstLine="0"/>
        <w:rPr>
          <w:sz w:val="24"/>
          <w:szCs w:val="24"/>
        </w:rPr>
      </w:pPr>
      <w:bookmarkStart w:id="95" w:name="_Toc477564346"/>
      <w:bookmarkStart w:id="96"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95"/>
      <w:bookmarkEnd w:id="96"/>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EB566E" w:rsidP="00A36C53">
      <w:pPr>
        <w:pStyle w:val="para-first"/>
        <w:suppressAutoHyphens/>
        <w:spacing w:line="240" w:lineRule="auto"/>
        <w:rPr>
          <w:sz w:val="24"/>
          <w:szCs w:val="24"/>
        </w:rPr>
      </w:pPr>
      <w:r>
        <w:fldChar w:fldCharType="begin"/>
      </w:r>
      <w:r w:rsidR="00B342F8">
        <w:instrText xml:space="preserve"> REF _Ref476944132 \h  \* MERGEFORMAT </w:instrText>
      </w:r>
      <w:r>
        <w:fldChar w:fldCharType="end"/>
      </w:r>
      <w:r w:rsidR="006B2FEF" w:rsidRPr="0071178F">
        <w:rPr>
          <w:b/>
          <w:color w:val="4F81BD" w:themeColor="accent1"/>
          <w:sz w:val="24"/>
          <w:szCs w:val="24"/>
        </w:rPr>
        <w:t xml:space="preserve"> </w:t>
      </w:r>
      <w:proofErr w:type="gramStart"/>
      <w:r w:rsidR="00A27380" w:rsidRPr="0071178F">
        <w:rPr>
          <w:sz w:val="24"/>
          <w:szCs w:val="24"/>
        </w:rPr>
        <w:t>displays</w:t>
      </w:r>
      <w:proofErr w:type="gramEnd"/>
      <w:r w:rsidR="00A27380" w:rsidRPr="0071178F">
        <w:rPr>
          <w:sz w:val="24"/>
          <w:szCs w:val="24"/>
        </w:rPr>
        <w:t xml:space="preserve">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w:t>
      </w:r>
      <w:r w:rsidR="002D26CB">
        <w:rPr>
          <w:sz w:val="24"/>
          <w:szCs w:val="24"/>
        </w:rPr>
        <w:t xml:space="preserve">relatively </w:t>
      </w:r>
      <w:r w:rsidR="00A011F5" w:rsidRPr="0071178F">
        <w:rPr>
          <w:sz w:val="24"/>
          <w:szCs w:val="24"/>
        </w:rPr>
        <w:t xml:space="preserve">is a good result for this particularly repetitive and unknown genom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Ploidy Discussion</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few secondary parameters for the more demanding user.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A0317C">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950C1B" w:rsidRDefault="00077E11" w:rsidP="00A36C5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D460BA">
        <w:rPr>
          <w:sz w:val="24"/>
          <w:szCs w:val="24"/>
        </w:rPr>
        <w:t xml:space="preserve">It is strongly </w:t>
      </w:r>
      <w:proofErr w:type="spellStart"/>
      <w:r w:rsidR="00D460BA">
        <w:rPr>
          <w:sz w:val="24"/>
          <w:szCs w:val="24"/>
        </w:rPr>
        <w:t>adviced</w:t>
      </w:r>
      <w:proofErr w:type="spellEnd"/>
      <w:r w:rsidR="00D460BA">
        <w:rPr>
          <w:sz w:val="24"/>
          <w:szCs w:val="24"/>
        </w:rPr>
        <w:t xml:space="preserve"> to run PEDCA under different window lengths, many insights can come from comparing the results.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p>
    <w:p w:rsidR="00950C1B" w:rsidRDefault="00950C1B"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lastRenderedPageBreak/>
        <w:t>A fair warning to this study is that high ploidy becomes harder to identify as the standard variation of the coverage data increases. In some contigs</w:t>
      </w:r>
      <w:r w:rsidR="0024118C">
        <w:rPr>
          <w:sz w:val="24"/>
          <w:szCs w:val="24"/>
        </w:rPr>
        <w:t xml:space="preserve"> of CBS1483, we were able to detect segments with copy numbers of eight, and even if the reliability of the analysis depends on the quality of the coverage information we estimate that the ploidies that PEDCA can confidently detect are those below 10. </w:t>
      </w:r>
    </w:p>
    <w:p w:rsidR="00A0317C" w:rsidRDefault="00A0317C"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w:t>
      </w:r>
      <w:r w:rsidR="002D26CB">
        <w:rPr>
          <w:sz w:val="24"/>
          <w:szCs w:val="24"/>
        </w:rPr>
        <w:t xml:space="preserve">it </w:t>
      </w:r>
      <w:r w:rsidRPr="00077E11">
        <w:rPr>
          <w:sz w:val="24"/>
          <w:szCs w:val="24"/>
        </w:rPr>
        <w:t>to each contig size.</w:t>
      </w:r>
      <w:r w:rsidR="005D1905">
        <w:rPr>
          <w:sz w:val="24"/>
          <w:szCs w:val="24"/>
        </w:rPr>
        <w:t xml:space="preserve"> This would address some aspects that can be improved in the current implementation.</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EB566E" w:rsidP="00A36C53">
      <w:pPr>
        <w:suppressAutoHyphens/>
        <w:spacing w:line="240" w:lineRule="auto"/>
      </w:pPr>
      <w:r w:rsidRPr="00EB566E">
        <w:rPr>
          <w:rFonts w:ascii="Times New Roman" w:hAnsi="Times New Roman"/>
          <w:noProof/>
          <w:sz w:val="16"/>
          <w:szCs w:val="16"/>
          <w:lang w:val="nl-NL" w:eastAsia="zh-CN"/>
        </w:rPr>
      </w:r>
      <w:r w:rsidRPr="00EB566E">
        <w:rPr>
          <w:rFonts w:ascii="Times New Roman" w:hAnsi="Times New Roman"/>
          <w:noProof/>
          <w:sz w:val="16"/>
          <w:szCs w:val="16"/>
          <w:lang w:val="nl-NL" w:eastAsia="zh-CN"/>
        </w:rPr>
        <w:pict>
          <v:shape id="Text Box 427" o:spid="_x0000_s1113" type="#_x0000_t202" style="width:503.95pt;height:688.35pt;visibility:visible;mso-position-horizontal-relative:char;mso-position-vertical-relative:line;v-text-anchor:middle" stroked="f">
            <v:textbox style="mso-fit-shape-to-text:t" inset="0,0,0,0">
              <w:txbxContent>
                <w:p w:rsidR="00C101B1" w:rsidRDefault="00C101B1"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C101B1" w:rsidRDefault="00C101B1" w:rsidP="00AC54F7">
                  <w:pPr>
                    <w:pStyle w:val="Epgrafe"/>
                  </w:pPr>
                  <w:r w:rsidRPr="00EE42B2">
                    <w:t xml:space="preserve">Table </w:t>
                  </w:r>
                  <w:fldSimple w:instr=" SEQ Table \* ARABIC ">
                    <w:r>
                      <w:rPr>
                        <w:noProof/>
                      </w:rPr>
                      <w:t>2</w:t>
                    </w:r>
                  </w:fldSimple>
                  <w:r>
                    <w:t xml:space="preserve"> </w:t>
                  </w:r>
                  <w:r w:rsidRPr="00962D76">
                    <w:rPr>
                      <w:b/>
                    </w:rPr>
                    <w:t xml:space="preserve">Ploidy estimations using PEDCA on Illumina reads from </w:t>
                  </w:r>
                  <w:r w:rsidRPr="00962D76">
                    <w:rPr>
                      <w:b/>
                      <w:i/>
                    </w:rPr>
                    <w:t xml:space="preserve">Trypanosoma cruzi </w:t>
                  </w:r>
                  <w:r w:rsidRPr="00962D76">
                    <w:rPr>
                      <w:b/>
                    </w:rPr>
                    <w:t>VI mapped over the 50 longer contigs of the BroadTcVIPacBio assembly. 4 different window lengths (wl) were used</w:t>
                  </w:r>
                  <w:proofErr w:type="gramStart"/>
                  <w:r w:rsidRPr="00962D76">
                    <w:rPr>
                      <w:b/>
                    </w:rPr>
                    <w:t>:2.000</w:t>
                  </w:r>
                  <w:proofErr w:type="gramEnd"/>
                  <w:r w:rsidRPr="00962D76">
                    <w:rPr>
                      <w:b/>
                    </w:rP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99" w:name="_Toc478487833"/>
      <w:r w:rsidRPr="003A6639">
        <w:rPr>
          <w:sz w:val="28"/>
        </w:rPr>
        <w:lastRenderedPageBreak/>
        <w:t>Phasing</w:t>
      </w:r>
      <w:bookmarkEnd w:id="99"/>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0" w:name="_Toc478487834"/>
      <w:r w:rsidRPr="00735242">
        <w:t>Intro to phasing</w:t>
      </w:r>
      <w:bookmarkEnd w:id="100"/>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EB566E"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EB566E"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EB566E"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1" w:name="_Toc478487835"/>
      <w:r w:rsidRPr="00930F37">
        <w:t>Ploidy methods</w:t>
      </w:r>
      <w:bookmarkEnd w:id="101"/>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EB566E"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EB566E" w:rsidP="00A36C53">
      <w:pPr>
        <w:pStyle w:val="para-first"/>
        <w:suppressAutoHyphens/>
        <w:spacing w:line="240" w:lineRule="auto"/>
      </w:pPr>
      <w:r w:rsidRPr="00EB566E">
        <w:rPr>
          <w:noProof/>
          <w:lang w:val="nl-NL" w:eastAsia="zh-CN"/>
        </w:rPr>
      </w:r>
      <w:r w:rsidRPr="00EB566E">
        <w:rPr>
          <w:noProof/>
          <w:lang w:val="nl-NL" w:eastAsia="zh-CN"/>
        </w:rPr>
        <w:pict>
          <v:shape id="Text Box 426" o:spid="_x0000_s1112" type="#_x0000_t202" style="width:490.2pt;height:305.2pt;visibility:visible;mso-position-horizontal-relative:char;mso-position-vertical-relative:line" stroked="f">
            <v:textbox inset="0,0,0,0">
              <w:txbxContent>
                <w:p w:rsidR="00C101B1" w:rsidRDefault="00C101B1"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C101B1" w:rsidRPr="00C401F5" w:rsidRDefault="00C101B1" w:rsidP="00AC54F7">
                  <w:pPr>
                    <w:pStyle w:val="Epgrafe"/>
                  </w:pPr>
                  <w:bookmarkStart w:id="102" w:name="_Ref476783752"/>
                  <w:r w:rsidRPr="005D1905">
                    <w:t xml:space="preserve">Figure </w:t>
                  </w:r>
                  <w:fldSimple w:instr=" SEQ Figure \* ARABIC ">
                    <w:r>
                      <w:rPr>
                        <w:noProof/>
                      </w:rPr>
                      <w:t>27</w:t>
                    </w:r>
                  </w:fldSimple>
                  <w:bookmarkEnd w:id="102"/>
                  <w:r>
                    <w:t xml:space="preserve"> </w:t>
                  </w:r>
                  <w:r w:rsidRPr="00962D76">
                    <w:rPr>
                      <w:b/>
                    </w:rPr>
                    <w:t xml:space="preserve">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w:t>
                  </w:r>
                  <w:proofErr w:type="gramStart"/>
                  <w:r w:rsidRPr="00962D76">
                    <w:rPr>
                      <w:b/>
                    </w:rPr>
                    <w:t>and  ‘G’</w:t>
                  </w:r>
                  <w:proofErr w:type="gramEnd"/>
                  <w:r w:rsidRPr="00962D76">
                    <w:rPr>
                      <w:b/>
                    </w:rPr>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r>
                    <w:rPr>
                      <w:b/>
                    </w:rPr>
                    <w:t>.</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EB566E">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EB566E">
        <w:rPr>
          <w:sz w:val="24"/>
          <w:szCs w:val="24"/>
        </w:rPr>
        <w:fldChar w:fldCharType="separate"/>
      </w:r>
      <w:r w:rsidR="003A1D37" w:rsidRPr="003A1D37">
        <w:rPr>
          <w:noProof/>
          <w:sz w:val="24"/>
          <w:szCs w:val="24"/>
        </w:rPr>
        <w:t>(H. Li et al., 2009)</w:t>
      </w:r>
      <w:r w:rsidR="00EB566E">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w:t>
      </w:r>
      <w:r w:rsidRPr="00D87259">
        <w:rPr>
          <w:sz w:val="24"/>
          <w:szCs w:val="24"/>
        </w:rPr>
        <w:lastRenderedPageBreak/>
        <w:t xml:space="preserve">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EB566E" w:rsidRPr="00EB566E">
        <w:rPr>
          <w:noProof/>
          <w:lang w:val="nl-NL" w:eastAsia="zh-CN"/>
        </w:rPr>
      </w:r>
      <w:r w:rsidR="00EB566E" w:rsidRPr="00EB566E">
        <w:rPr>
          <w:noProof/>
          <w:lang w:val="nl-NL" w:eastAsia="zh-CN"/>
        </w:rPr>
        <w:pict>
          <v:shape id="Text Box 425" o:spid="_x0000_s1111" type="#_x0000_t202" style="width:479.55pt;height:301.7pt;visibility:visible;mso-position-horizontal-relative:char;mso-position-vertical-relative:line" stroked="f">
            <v:textbox inset="0,0,0,0">
              <w:txbxContent>
                <w:p w:rsidR="00C101B1" w:rsidRPr="00D87259" w:rsidRDefault="00C101B1"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C101B1" w:rsidRDefault="00C101B1" w:rsidP="00CD63CD">
                  <w:pPr>
                    <w:keepNext/>
                    <w:spacing w:line="240" w:lineRule="auto"/>
                  </w:pPr>
                </w:p>
                <w:p w:rsidR="00C101B1" w:rsidRDefault="00C101B1" w:rsidP="00AC54F7">
                  <w:pPr>
                    <w:pStyle w:val="Epgrafe"/>
                  </w:pPr>
                  <w:bookmarkStart w:id="103" w:name="_Ref476832258"/>
                  <w:bookmarkStart w:id="104" w:name="_Ref477562608"/>
                  <w:r w:rsidRPr="00B4142C">
                    <w:t xml:space="preserve">Figure </w:t>
                  </w:r>
                  <w:fldSimple w:instr=" SEQ Figure \* ARABIC ">
                    <w:r>
                      <w:rPr>
                        <w:noProof/>
                      </w:rPr>
                      <w:t>28</w:t>
                    </w:r>
                  </w:fldSimple>
                  <w:bookmarkEnd w:id="103"/>
                  <w:r>
                    <w:t xml:space="preserve"> </w:t>
                  </w:r>
                  <w:r w:rsidRPr="00962D76">
                    <w:rPr>
                      <w:b/>
                    </w:rPr>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w:t>
                  </w:r>
                  <w:r>
                    <w:t xml:space="preserve"> </w:t>
                  </w:r>
                  <w:r w:rsidRPr="00962D76">
                    <w:rPr>
                      <w:b/>
                    </w:rPr>
                    <w:t>one.</w:t>
                  </w:r>
                  <w:bookmarkEnd w:id="104"/>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EB566E" w:rsidP="00A36C53">
      <w:pPr>
        <w:pStyle w:val="para-first"/>
        <w:suppressAutoHyphens/>
        <w:spacing w:line="240" w:lineRule="auto"/>
        <w:rPr>
          <w:sz w:val="24"/>
          <w:szCs w:val="24"/>
        </w:rPr>
      </w:pPr>
      <w:r w:rsidRPr="00EB566E">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fit-shape-to-text:t" inset="0,0,0,0">
              <w:txbxContent>
                <w:p w:rsidR="00C101B1" w:rsidRPr="00D411CE" w:rsidRDefault="00C101B1" w:rsidP="00555937">
                  <w:pPr>
                    <w:pStyle w:val="para-first"/>
                    <w:suppressAutoHyphens/>
                    <w:spacing w:line="240" w:lineRule="auto"/>
                    <w:rPr>
                      <w:color w:val="4F81BD" w:themeColor="accent1"/>
                      <w:sz w:val="20"/>
                      <w:szCs w:val="24"/>
                    </w:rPr>
                  </w:pPr>
                </w:p>
                <w:p w:rsidR="00C101B1" w:rsidRDefault="00C101B1"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EB566E">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fit-shape-to-text:t" inset="0,0,0,0">
              <w:txbxContent>
                <w:p w:rsidR="00C101B1" w:rsidRDefault="00C101B1"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EB566E">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fit-shape-to-text:t" inset="0,0,0,0">
              <w:txbxContent>
                <w:p w:rsidR="00C101B1" w:rsidRDefault="00C101B1">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sidRPr="00EB566E">
        <w:rPr>
          <w:noProof/>
          <w:sz w:val="24"/>
          <w:szCs w:val="24"/>
          <w:lang w:val="nl-NL" w:eastAsia="zh-CN"/>
        </w:rPr>
        <w:pict>
          <v:shape id="Text Box 309" o:spid="_x0000_s1059" type="#_x0000_t202" style="position:absolute;left:0;text-align:left;margin-left:-6.5pt;margin-top:15pt;width:503.3pt;height:651.4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inset="0,0,0,0">
              <w:txbxContent>
                <w:p w:rsidR="00C101B1" w:rsidRPr="00D411CE" w:rsidRDefault="00C101B1"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C101B1" w:rsidRDefault="00C101B1"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C101B1" w:rsidRDefault="00C101B1"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C101B1" w:rsidRDefault="00C101B1" w:rsidP="00AC54F7">
                  <w:pPr>
                    <w:pStyle w:val="Epgrafe"/>
                  </w:pPr>
                  <w:bookmarkStart w:id="105" w:name="_Ref477969293"/>
                  <w:r>
                    <w:t xml:space="preserve">Figure </w:t>
                  </w:r>
                  <w:fldSimple w:instr=" SEQ Figure \* ARABIC ">
                    <w:r>
                      <w:rPr>
                        <w:noProof/>
                      </w:rPr>
                      <w:t>29</w:t>
                    </w:r>
                  </w:fldSimple>
                  <w:bookmarkEnd w:id="105"/>
                </w:p>
                <w:p w:rsidR="00C101B1" w:rsidRPr="00BD65B4" w:rsidRDefault="00C101B1"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EB566E" w:rsidP="00A36C53">
      <w:pPr>
        <w:pStyle w:val="para-first"/>
        <w:suppressAutoHyphens/>
        <w:spacing w:line="240" w:lineRule="auto"/>
        <w:rPr>
          <w:sz w:val="24"/>
          <w:szCs w:val="24"/>
        </w:rPr>
      </w:pPr>
      <w:r w:rsidRPr="00EB566E">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C101B1" w:rsidRDefault="00C101B1"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C101B1" w:rsidRPr="006B0BA3" w:rsidRDefault="00C101B1" w:rsidP="00AC54F7">
                  <w:pPr>
                    <w:pStyle w:val="Epgrafe"/>
                  </w:pPr>
                  <w:bookmarkStart w:id="106" w:name="_Ref477563277"/>
                  <w:r w:rsidRPr="00B4142C">
                    <w:t xml:space="preserve">Figure </w:t>
                  </w:r>
                  <w:fldSimple w:instr=" SEQ Figure \* ARABIC ">
                    <w:r>
                      <w:rPr>
                        <w:noProof/>
                      </w:rPr>
                      <w:t>30</w:t>
                    </w:r>
                  </w:fldSimple>
                  <w:bookmarkEnd w:id="106"/>
                  <w:r>
                    <w:t xml:space="preserve"> </w:t>
                  </w:r>
                  <w:r w:rsidRPr="00962D76">
                    <w:rPr>
                      <w:b/>
                    </w:rPr>
                    <w:t xml:space="preserve">Weighted connectivity table for toy example. In the top table we have </w:t>
                  </w:r>
                  <w:proofErr w:type="gramStart"/>
                  <w:r w:rsidRPr="00962D76">
                    <w:rPr>
                      <w:b/>
                    </w:rPr>
                    <w:t>the  real</w:t>
                  </w:r>
                  <w:proofErr w:type="gramEnd"/>
                  <w:r w:rsidRPr="00962D76">
                    <w:rPr>
                      <w:b/>
                    </w:rPr>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In order to identify exclusive variations, we tried to run the algorithm using an alternative measure of connectivity that weights the number of alternative alleles per position. For </w:t>
      </w:r>
      <w:r w:rsidRPr="00D87259">
        <w:rPr>
          <w:sz w:val="24"/>
          <w:szCs w:val="24"/>
        </w:rPr>
        <w:lastRenderedPageBreak/>
        <w:t>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7" w:name="_Toc477564347"/>
      <w:bookmarkStart w:id="108" w:name="_Toc478487836"/>
      <w:r w:rsidRPr="00BC498F">
        <w:t>Phasing results</w:t>
      </w:r>
      <w:bookmarkEnd w:id="107"/>
      <w:bookmarkEnd w:id="108"/>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EB566E" w:rsidP="00A36C53">
      <w:pPr>
        <w:pStyle w:val="para-first"/>
        <w:suppressAutoHyphens/>
        <w:spacing w:line="240" w:lineRule="auto"/>
        <w:rPr>
          <w:sz w:val="24"/>
        </w:rPr>
      </w:pPr>
      <w:r w:rsidRPr="00EB566E">
        <w:rPr>
          <w:noProof/>
          <w:sz w:val="24"/>
          <w:lang w:val="nl-NL" w:eastAsia="zh-CN"/>
        </w:rPr>
      </w:r>
      <w:r w:rsidRPr="00EB566E">
        <w:rPr>
          <w:noProof/>
          <w:sz w:val="24"/>
          <w:lang w:val="nl-NL" w:eastAsia="zh-CN"/>
        </w:rPr>
        <w:pict>
          <v:shape id="Text Box 424" o:spid="_x0000_s1110"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C101B1" w:rsidTr="00373944">
                    <w:trPr>
                      <w:trHeight w:val="276"/>
                    </w:trPr>
                    <w:tc>
                      <w:tcPr>
                        <w:tcW w:w="8647" w:type="dxa"/>
                      </w:tcPr>
                      <w:p w:rsidR="00C101B1" w:rsidRDefault="00C101B1" w:rsidP="00FD694E">
                        <w:pPr>
                          <w:pStyle w:val="para-first"/>
                          <w:suppressAutoHyphens/>
                          <w:spacing w:line="240" w:lineRule="auto"/>
                          <w:rPr>
                            <w:sz w:val="24"/>
                          </w:rPr>
                        </w:pPr>
                        <w:r>
                          <w:rPr>
                            <w:sz w:val="24"/>
                          </w:rPr>
                          <w:t>Length of the simulated genome</w:t>
                        </w:r>
                      </w:p>
                    </w:tc>
                    <w:tc>
                      <w:tcPr>
                        <w:tcW w:w="1276" w:type="dxa"/>
                      </w:tcPr>
                      <w:p w:rsidR="00C101B1" w:rsidRDefault="00C101B1" w:rsidP="00FD694E">
                        <w:pPr>
                          <w:pStyle w:val="para-first"/>
                          <w:suppressAutoHyphens/>
                          <w:spacing w:line="240" w:lineRule="auto"/>
                          <w:rPr>
                            <w:sz w:val="24"/>
                          </w:rPr>
                        </w:pPr>
                        <w:r>
                          <w:rPr>
                            <w:sz w:val="24"/>
                          </w:rPr>
                          <w:t>10.000 bp</w:t>
                        </w:r>
                      </w:p>
                    </w:tc>
                  </w:tr>
                  <w:tr w:rsidR="00C101B1" w:rsidTr="00373944">
                    <w:trPr>
                      <w:trHeight w:val="276"/>
                    </w:trPr>
                    <w:tc>
                      <w:tcPr>
                        <w:tcW w:w="8647" w:type="dxa"/>
                      </w:tcPr>
                      <w:p w:rsidR="00C101B1" w:rsidRDefault="00C101B1" w:rsidP="00FD694E">
                        <w:pPr>
                          <w:pStyle w:val="para-first"/>
                          <w:suppressAutoHyphens/>
                          <w:spacing w:line="240" w:lineRule="auto"/>
                          <w:rPr>
                            <w:sz w:val="24"/>
                          </w:rPr>
                        </w:pPr>
                        <w:r>
                          <w:rPr>
                            <w:sz w:val="24"/>
                          </w:rPr>
                          <w:t>Number of Haplotypes</w:t>
                        </w:r>
                      </w:p>
                    </w:tc>
                    <w:tc>
                      <w:tcPr>
                        <w:tcW w:w="1276" w:type="dxa"/>
                      </w:tcPr>
                      <w:p w:rsidR="00C101B1" w:rsidRDefault="00C101B1" w:rsidP="00FD694E">
                        <w:pPr>
                          <w:pStyle w:val="para-first"/>
                          <w:suppressAutoHyphens/>
                          <w:spacing w:line="240" w:lineRule="auto"/>
                          <w:rPr>
                            <w:sz w:val="24"/>
                          </w:rPr>
                        </w:pPr>
                        <w:r>
                          <w:rPr>
                            <w:sz w:val="24"/>
                          </w:rPr>
                          <w:t>3</w:t>
                        </w:r>
                      </w:p>
                    </w:tc>
                  </w:tr>
                  <w:tr w:rsidR="00C101B1" w:rsidTr="00373944">
                    <w:trPr>
                      <w:trHeight w:val="276"/>
                    </w:trPr>
                    <w:tc>
                      <w:tcPr>
                        <w:tcW w:w="8647" w:type="dxa"/>
                      </w:tcPr>
                      <w:p w:rsidR="00C101B1" w:rsidRDefault="00C101B1" w:rsidP="00FD694E">
                        <w:pPr>
                          <w:pStyle w:val="para-first"/>
                          <w:suppressAutoHyphens/>
                          <w:spacing w:line="240" w:lineRule="auto"/>
                          <w:rPr>
                            <w:sz w:val="24"/>
                          </w:rPr>
                        </w:pPr>
                        <w:r>
                          <w:rPr>
                            <w:sz w:val="24"/>
                          </w:rPr>
                          <w:t>Total variation positions</w:t>
                        </w:r>
                      </w:p>
                    </w:tc>
                    <w:tc>
                      <w:tcPr>
                        <w:tcW w:w="1276" w:type="dxa"/>
                      </w:tcPr>
                      <w:p w:rsidR="00C101B1" w:rsidRDefault="00C101B1" w:rsidP="00FD694E">
                        <w:pPr>
                          <w:pStyle w:val="para-first"/>
                          <w:suppressAutoHyphens/>
                          <w:spacing w:line="240" w:lineRule="auto"/>
                          <w:rPr>
                            <w:sz w:val="24"/>
                          </w:rPr>
                        </w:pPr>
                        <w:r>
                          <w:rPr>
                            <w:sz w:val="24"/>
                          </w:rPr>
                          <w:t>161</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Exclusive variations</w:t>
                        </w:r>
                      </w:p>
                    </w:tc>
                    <w:tc>
                      <w:tcPr>
                        <w:tcW w:w="1276" w:type="dxa"/>
                      </w:tcPr>
                      <w:p w:rsidR="00C101B1" w:rsidRDefault="00C101B1" w:rsidP="00FD694E">
                        <w:pPr>
                          <w:pStyle w:val="para-first"/>
                          <w:suppressAutoHyphens/>
                          <w:spacing w:line="240" w:lineRule="auto"/>
                          <w:rPr>
                            <w:sz w:val="24"/>
                          </w:rPr>
                        </w:pPr>
                        <w:r>
                          <w:rPr>
                            <w:sz w:val="24"/>
                          </w:rPr>
                          <w:t>161</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Identified exclusive variations</w:t>
                        </w:r>
                      </w:p>
                    </w:tc>
                    <w:tc>
                      <w:tcPr>
                        <w:tcW w:w="1276" w:type="dxa"/>
                      </w:tcPr>
                      <w:p w:rsidR="00C101B1" w:rsidRDefault="00C101B1" w:rsidP="00FD694E">
                        <w:pPr>
                          <w:pStyle w:val="para-first"/>
                          <w:suppressAutoHyphens/>
                          <w:spacing w:line="240" w:lineRule="auto"/>
                          <w:rPr>
                            <w:sz w:val="24"/>
                          </w:rPr>
                        </w:pPr>
                        <w:r>
                          <w:rPr>
                            <w:sz w:val="24"/>
                          </w:rPr>
                          <w:t>135/161</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Correctly identified exclusive variations</w:t>
                        </w:r>
                      </w:p>
                    </w:tc>
                    <w:tc>
                      <w:tcPr>
                        <w:tcW w:w="1276" w:type="dxa"/>
                      </w:tcPr>
                      <w:p w:rsidR="00C101B1" w:rsidRDefault="00C101B1" w:rsidP="00FD694E">
                        <w:pPr>
                          <w:pStyle w:val="para-first"/>
                          <w:suppressAutoHyphens/>
                          <w:spacing w:line="240" w:lineRule="auto"/>
                          <w:rPr>
                            <w:sz w:val="24"/>
                          </w:rPr>
                        </w:pPr>
                        <w:r>
                          <w:rPr>
                            <w:sz w:val="24"/>
                          </w:rPr>
                          <w:t>135/135</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Correctly Colored exclusive variations ( with breaks)</w:t>
                        </w:r>
                      </w:p>
                    </w:tc>
                    <w:tc>
                      <w:tcPr>
                        <w:tcW w:w="1276" w:type="dxa"/>
                      </w:tcPr>
                      <w:p w:rsidR="00C101B1" w:rsidRDefault="00C101B1" w:rsidP="00FD694E">
                        <w:pPr>
                          <w:pStyle w:val="para-first"/>
                          <w:suppressAutoHyphens/>
                          <w:spacing w:line="240" w:lineRule="auto"/>
                          <w:rPr>
                            <w:sz w:val="24"/>
                          </w:rPr>
                        </w:pPr>
                        <w:r>
                          <w:rPr>
                            <w:sz w:val="24"/>
                          </w:rPr>
                          <w:t>128</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C101B1" w:rsidRDefault="00C101B1" w:rsidP="00FD694E">
                        <w:pPr>
                          <w:pStyle w:val="para-first"/>
                          <w:suppressAutoHyphens/>
                          <w:spacing w:line="240" w:lineRule="auto"/>
                          <w:rPr>
                            <w:sz w:val="24"/>
                          </w:rPr>
                        </w:pPr>
                        <w:r>
                          <w:rPr>
                            <w:sz w:val="24"/>
                          </w:rPr>
                          <w:t>80</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Longest length correctly colored</w:t>
                        </w:r>
                      </w:p>
                    </w:tc>
                    <w:tc>
                      <w:tcPr>
                        <w:tcW w:w="1276" w:type="dxa"/>
                      </w:tcPr>
                      <w:p w:rsidR="00C101B1" w:rsidRDefault="00C101B1" w:rsidP="00FD694E">
                        <w:pPr>
                          <w:pStyle w:val="para-first"/>
                          <w:suppressAutoHyphens/>
                          <w:spacing w:line="240" w:lineRule="auto"/>
                          <w:rPr>
                            <w:sz w:val="24"/>
                          </w:rPr>
                        </w:pPr>
                        <w:r>
                          <w:rPr>
                            <w:sz w:val="24"/>
                          </w:rPr>
                          <w:t>974</w:t>
                        </w:r>
                        <w:r w:rsidRPr="00BC498F">
                          <w:rPr>
                            <w:sz w:val="24"/>
                          </w:rPr>
                          <w:t xml:space="preserve"> bp</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Final number of different colors (breaks)</w:t>
                        </w:r>
                      </w:p>
                    </w:tc>
                    <w:tc>
                      <w:tcPr>
                        <w:tcW w:w="1276" w:type="dxa"/>
                      </w:tcPr>
                      <w:p w:rsidR="00C101B1" w:rsidRDefault="00C101B1" w:rsidP="00FD694E">
                        <w:pPr>
                          <w:pStyle w:val="para-first"/>
                          <w:suppressAutoHyphens/>
                          <w:spacing w:line="240" w:lineRule="auto"/>
                          <w:rPr>
                            <w:sz w:val="24"/>
                          </w:rPr>
                        </w:pPr>
                        <w:r>
                          <w:rPr>
                            <w:sz w:val="24"/>
                          </w:rPr>
                          <w:t>17</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Isolated variations (unique to have its color)</w:t>
                        </w:r>
                      </w:p>
                    </w:tc>
                    <w:tc>
                      <w:tcPr>
                        <w:tcW w:w="1276" w:type="dxa"/>
                      </w:tcPr>
                      <w:p w:rsidR="00C101B1" w:rsidRDefault="00C101B1" w:rsidP="00FD694E">
                        <w:pPr>
                          <w:pStyle w:val="para-first"/>
                          <w:suppressAutoHyphens/>
                          <w:spacing w:line="240" w:lineRule="auto"/>
                          <w:rPr>
                            <w:sz w:val="24"/>
                          </w:rPr>
                        </w:pPr>
                        <w:r>
                          <w:rPr>
                            <w:sz w:val="24"/>
                          </w:rPr>
                          <w:t>5</w:t>
                        </w:r>
                      </w:p>
                    </w:tc>
                  </w:tr>
                  <w:tr w:rsidR="00C101B1" w:rsidTr="00373944">
                    <w:trPr>
                      <w:trHeight w:val="286"/>
                    </w:trPr>
                    <w:tc>
                      <w:tcPr>
                        <w:tcW w:w="8647" w:type="dxa"/>
                      </w:tcPr>
                      <w:p w:rsidR="00C101B1" w:rsidRDefault="00C101B1" w:rsidP="00FD694E">
                        <w:pPr>
                          <w:pStyle w:val="para-first"/>
                          <w:suppressAutoHyphens/>
                          <w:spacing w:line="240" w:lineRule="auto"/>
                          <w:rPr>
                            <w:sz w:val="24"/>
                          </w:rPr>
                        </w:pPr>
                        <w:r>
                          <w:rPr>
                            <w:sz w:val="24"/>
                          </w:rPr>
                          <w:t>Erroneously clustered variations</w:t>
                        </w:r>
                      </w:p>
                    </w:tc>
                    <w:tc>
                      <w:tcPr>
                        <w:tcW w:w="1276" w:type="dxa"/>
                      </w:tcPr>
                      <w:p w:rsidR="00C101B1" w:rsidRDefault="00C101B1" w:rsidP="00373944">
                        <w:pPr>
                          <w:pStyle w:val="para-first"/>
                          <w:keepNext/>
                          <w:suppressAutoHyphens/>
                          <w:spacing w:line="240" w:lineRule="auto"/>
                          <w:rPr>
                            <w:sz w:val="24"/>
                          </w:rPr>
                        </w:pPr>
                        <w:r>
                          <w:rPr>
                            <w:sz w:val="24"/>
                          </w:rPr>
                          <w:t>7</w:t>
                        </w:r>
                      </w:p>
                    </w:tc>
                  </w:tr>
                </w:tbl>
                <w:p w:rsidR="00C101B1" w:rsidRPr="00373944" w:rsidRDefault="00C101B1" w:rsidP="00AC54F7">
                  <w:pPr>
                    <w:pStyle w:val="Epgrafe"/>
                  </w:pPr>
                  <w:r w:rsidRPr="00373944">
                    <w:t xml:space="preserve">Table </w:t>
                  </w:r>
                  <w:fldSimple w:instr=" SEQ Table \* ARABIC ">
                    <w:r>
                      <w:rPr>
                        <w:noProof/>
                      </w:rPr>
                      <w:t>3</w:t>
                    </w:r>
                  </w:fldSimple>
                  <w:r>
                    <w:t xml:space="preserve"> </w:t>
                  </w:r>
                  <w:r w:rsidRPr="00373944">
                    <w:rPr>
                      <w:b/>
                    </w:rPr>
                    <w:t>Phasing result</w:t>
                  </w:r>
                  <w:r>
                    <w:rPr>
                      <w:b/>
                    </w:rPr>
                    <w:t>s</w:t>
                  </w:r>
                  <w:r w:rsidRPr="00373944">
                    <w:rPr>
                      <w:b/>
                    </w:rPr>
                    <w:t xml:space="preserve"> on simulated genome of 10Kbp with three haplotypes</w:t>
                  </w:r>
                  <w:r>
                    <w:rPr>
                      <w:b/>
                    </w:rPr>
                    <w:t>. Exclusive observations were found with the weighted connectivity measure which doesn’t work with higher ploidy and it is not guaranteed to always find all exclusive nodes even in triploids.</w:t>
                  </w:r>
                </w:p>
                <w:p w:rsidR="00C101B1" w:rsidRPr="00373944" w:rsidRDefault="00C101B1" w:rsidP="00373944">
                  <w:pPr>
                    <w:spacing w:line="240" w:lineRule="auto"/>
                  </w:pPr>
                </w:p>
                <w:p w:rsidR="00C101B1" w:rsidRPr="00373944" w:rsidRDefault="00C101B1" w:rsidP="00373944">
                  <w:pPr>
                    <w:spacing w:line="240" w:lineRule="auto"/>
                  </w:pPr>
                </w:p>
                <w:p w:rsidR="00C101B1" w:rsidRPr="00373944" w:rsidRDefault="00C101B1"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EB566E" w:rsidP="00A36C53">
      <w:pPr>
        <w:pStyle w:val="para-first"/>
        <w:suppressAutoHyphens/>
        <w:spacing w:line="240" w:lineRule="auto"/>
      </w:pPr>
      <w:r w:rsidRPr="00EB566E">
        <w:rPr>
          <w:noProof/>
          <w:lang w:val="nl-NL" w:eastAsia="zh-CN"/>
        </w:rPr>
      </w:r>
      <w:r w:rsidR="00AC54F7" w:rsidRPr="00EB566E">
        <w:rPr>
          <w:noProof/>
          <w:lang w:val="nl-NL" w:eastAsia="zh-CN"/>
        </w:rPr>
        <w:pict>
          <v:shape id="Text Box 423" o:spid="_x0000_s1109" type="#_x0000_t202" style="width:489.05pt;height:194.4pt;visibility:visible;mso-position-horizontal-relative:char;mso-position-vertical-relative:line" stroked="f">
            <v:textbox style="mso-fit-shape-to-text:t" inset="0,0,0,0">
              <w:txbxContent>
                <w:p w:rsidR="00C101B1" w:rsidRDefault="00C101B1"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109" w:name="_Ref476868561"/>
                  <w:r w:rsidRPr="002409FE">
                    <w:t xml:space="preserve">Figure </w:t>
                  </w:r>
                  <w:fldSimple w:instr=" SEQ Figure \* ARABIC ">
                    <w:r>
                      <w:rPr>
                        <w:noProof/>
                      </w:rPr>
                      <w:t>31</w:t>
                    </w:r>
                  </w:fldSimple>
                  <w:bookmarkEnd w:id="109"/>
                  <w:r>
                    <w:t xml:space="preserve"> </w:t>
                  </w:r>
                  <w:r w:rsidRPr="00373944">
                    <w:rPr>
                      <w:b/>
                    </w:rPr>
                    <w:t xml:space="preserve">Two examples where the weighted connectivity of the nodes </w:t>
                  </w:r>
                  <w:proofErr w:type="gramStart"/>
                  <w:r w:rsidRPr="00373944">
                    <w:rPr>
                      <w:b/>
                    </w:rPr>
                    <w:t>fail</w:t>
                  </w:r>
                  <w:proofErr w:type="gramEnd"/>
                  <w:r w:rsidRPr="00373944">
                    <w:rPr>
                      <w:b/>
                    </w:rPr>
                    <w:t xml:space="preserve"> to detect the isolated variations. Both cases A and B reflect a segment with 4 haplotypes/colors traversing 3 positions 16</w:t>
                  </w:r>
                  <w:proofErr w:type="gramStart"/>
                  <w:r w:rsidRPr="00373944">
                    <w:rPr>
                      <w:b/>
                    </w:rPr>
                    <w:t>,17</w:t>
                  </w:r>
                  <w:proofErr w:type="gramEnd"/>
                  <w:r w:rsidRPr="00373944">
                    <w:rPr>
                      <w:b/>
                    </w:rPr>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w:t>
      </w:r>
      <w:r w:rsidRPr="00BC498F">
        <w:rPr>
          <w:sz w:val="24"/>
          <w:szCs w:val="24"/>
        </w:rPr>
        <w:lastRenderedPageBreak/>
        <w:t xml:space="preserve">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0" w:name="_Toc477564348"/>
      <w:bookmarkStart w:id="111"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0"/>
      <w:bookmarkEnd w:id="111"/>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w:t>
      </w:r>
      <w:proofErr w:type="spellStart"/>
      <w:r w:rsidRPr="00BC498F">
        <w:rPr>
          <w:sz w:val="24"/>
          <w:szCs w:val="24"/>
        </w:rPr>
        <w:t>novo</w:t>
      </w:r>
      <w:r w:rsidR="004032A2" w:rsidRPr="004032A2">
        <w:rPr>
          <w:i/>
          <w:sz w:val="24"/>
          <w:szCs w:val="24"/>
        </w:rPr>
        <w:t>de</w:t>
      </w:r>
      <w:proofErr w:type="spellEnd"/>
      <w:r w:rsidR="004032A2" w:rsidRPr="004032A2">
        <w:rPr>
          <w:i/>
          <w:sz w:val="24"/>
          <w:szCs w:val="24"/>
        </w:rPr>
        <w:t xml:space="preserv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2" w:name="_Toc477564349"/>
    </w:p>
    <w:p w:rsidR="00B54B77" w:rsidRPr="00930F37" w:rsidRDefault="00930F37" w:rsidP="00A36C53">
      <w:pPr>
        <w:pStyle w:val="Ttulo1"/>
        <w:suppressAutoHyphens/>
        <w:rPr>
          <w:sz w:val="28"/>
        </w:rPr>
      </w:pPr>
      <w:bookmarkStart w:id="113"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2"/>
      <w:r w:rsidRPr="00C952D1">
        <w:rPr>
          <w:sz w:val="28"/>
        </w:rPr>
        <w:t>s</w:t>
      </w:r>
      <w:bookmarkEnd w:id="113"/>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 xml:space="preserve">most </w:t>
      </w:r>
      <w:r w:rsidR="001022DA">
        <w:rPr>
          <w:sz w:val="24"/>
          <w:szCs w:val="24"/>
        </w:rPr>
        <w:lastRenderedPageBreak/>
        <w:t>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w:t>
      </w:r>
      <w:proofErr w:type="spellStart"/>
      <w:r w:rsidR="0062009B">
        <w:rPr>
          <w:sz w:val="24"/>
          <w:szCs w:val="24"/>
        </w:rPr>
        <w:t>Abeel</w:t>
      </w:r>
      <w:proofErr w:type="spellEnd"/>
      <w:r w:rsidR="0062009B">
        <w:rPr>
          <w:sz w:val="24"/>
          <w:szCs w:val="24"/>
        </w:rPr>
        <w:t xml:space="preserve"> and his pedagogic professionalism and human management skills, who guided this research to meet rigor standards that the author alone could have never ever attained.  Thanks to Marcel </w:t>
      </w:r>
      <w:proofErr w:type="spellStart"/>
      <w:r w:rsidR="0062009B">
        <w:rPr>
          <w:sz w:val="24"/>
          <w:szCs w:val="24"/>
        </w:rPr>
        <w:t>Reinder</w:t>
      </w:r>
      <w:r w:rsidR="00E81CE7">
        <w:rPr>
          <w:sz w:val="24"/>
          <w:szCs w:val="24"/>
        </w:rPr>
        <w:t>s</w:t>
      </w:r>
      <w:proofErr w:type="spellEnd"/>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4" w:name="_Toc477564350"/>
      <w:bookmarkStart w:id="115" w:name="_Toc478487839"/>
      <w:r w:rsidRPr="00A2659A">
        <w:rPr>
          <w:sz w:val="28"/>
        </w:rPr>
        <w:lastRenderedPageBreak/>
        <w:t>References</w:t>
      </w:r>
      <w:bookmarkEnd w:id="114"/>
      <w:bookmarkEnd w:id="115"/>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6B5238" w:rsidRPr="006B5238" w:rsidRDefault="00EB566E" w:rsidP="006B5238">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6B5238" w:rsidRPr="006B5238">
        <w:rPr>
          <w:rFonts w:cs="Times"/>
          <w:noProof/>
        </w:rPr>
        <w:t xml:space="preserve">Aguiar, D., &amp; Istrail, S. (2012). HapCompass: A Fast Cycle Basis Algorithm for Accurate Haplotype Assembly of Sequence Data. </w:t>
      </w:r>
      <w:r w:rsidR="006B5238" w:rsidRPr="006B5238">
        <w:rPr>
          <w:rFonts w:cs="Times"/>
          <w:i/>
          <w:iCs/>
          <w:noProof/>
        </w:rPr>
        <w:t>Journal of Computational Biology</w:t>
      </w:r>
      <w:r w:rsidR="006B5238" w:rsidRPr="006B5238">
        <w:rPr>
          <w:rFonts w:cs="Times"/>
          <w:noProof/>
        </w:rPr>
        <w:t xml:space="preserve">, </w:t>
      </w:r>
      <w:r w:rsidR="006B5238" w:rsidRPr="006B5238">
        <w:rPr>
          <w:rFonts w:cs="Times"/>
          <w:i/>
          <w:iCs/>
          <w:noProof/>
        </w:rPr>
        <w:t>19</w:t>
      </w:r>
      <w:r w:rsidR="006B5238" w:rsidRPr="006B5238">
        <w:rPr>
          <w:rFonts w:cs="Times"/>
          <w:noProof/>
        </w:rPr>
        <w:t>(6), 577–590. http://doi.org/10.1089/cmb.2012.0084</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Alkan, C., Sajjadian, S., &amp; Eichler, E. E. (2011). Limitations of next-generation genome sequence assembly. </w:t>
      </w:r>
      <w:r w:rsidRPr="006B5238">
        <w:rPr>
          <w:rFonts w:cs="Times"/>
          <w:i/>
          <w:iCs/>
          <w:noProof/>
        </w:rPr>
        <w:t>Nature Methods</w:t>
      </w:r>
      <w:r w:rsidRPr="006B5238">
        <w:rPr>
          <w:rFonts w:cs="Times"/>
          <w:noProof/>
        </w:rPr>
        <w:t xml:space="preserve">, </w:t>
      </w:r>
      <w:r w:rsidRPr="006B5238">
        <w:rPr>
          <w:rFonts w:cs="Times"/>
          <w:i/>
          <w:iCs/>
          <w:noProof/>
        </w:rPr>
        <w:t>8</w:t>
      </w:r>
      <w:r w:rsidRPr="006B5238">
        <w:rPr>
          <w:rFonts w:cs="Times"/>
          <w:noProof/>
        </w:rPr>
        <w:t>(1), 61–65. http://doi.org/10.1038/nmeth.152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erger, E., Yorukoglu, D., Peng, J., &amp; Berger, B. (2014). HapTree: A novel bayesian framework for single individual polyplotyping using NGS data. </w:t>
      </w:r>
      <w:r w:rsidRPr="006B5238">
        <w:rPr>
          <w:rFonts w:cs="Times"/>
          <w:i/>
          <w:iCs/>
          <w:noProof/>
        </w:rPr>
        <w:t>Lecture Notes in Computer Science (Including Subseries Lecture Notes in Artificial Intelligence and Lecture Notes in Bioinformatics)</w:t>
      </w:r>
      <w:r w:rsidRPr="006B5238">
        <w:rPr>
          <w:rFonts w:cs="Times"/>
          <w:noProof/>
        </w:rPr>
        <w:t xml:space="preserve">, </w:t>
      </w:r>
      <w:r w:rsidRPr="006B5238">
        <w:rPr>
          <w:rFonts w:cs="Times"/>
          <w:i/>
          <w:iCs/>
          <w:noProof/>
        </w:rPr>
        <w:t>8394 LNBI</w:t>
      </w:r>
      <w:r w:rsidRPr="006B5238">
        <w:rPr>
          <w:rFonts w:cs="Times"/>
          <w:noProof/>
        </w:rPr>
        <w:t>(3), 18–19. http://doi.org/10.1007/978-3-319-05269-4_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radnam, K. R., Fass, J. N., Alexandrov, A., Baranay, P., Bechner, M., Birol, I., … Korf, I. F. (2013). Assemblathon 2: evaluating de novo methods of genome assembly in three vertebrate species. </w:t>
      </w:r>
      <w:r w:rsidRPr="006B5238">
        <w:rPr>
          <w:rFonts w:cs="Times"/>
          <w:i/>
          <w:iCs/>
          <w:noProof/>
        </w:rPr>
        <w:t>GigaScience</w:t>
      </w:r>
      <w:r w:rsidRPr="006B5238">
        <w:rPr>
          <w:rFonts w:cs="Times"/>
          <w:noProof/>
        </w:rPr>
        <w:t xml:space="preserve">, </w:t>
      </w:r>
      <w:r w:rsidRPr="006B5238">
        <w:rPr>
          <w:rFonts w:cs="Times"/>
          <w:i/>
          <w:iCs/>
          <w:noProof/>
        </w:rPr>
        <w:t>2</w:t>
      </w:r>
      <w:r w:rsidRPr="006B5238">
        <w:rPr>
          <w:rFonts w:cs="Times"/>
          <w:noProof/>
        </w:rPr>
        <w:t>(1), 10. http://doi.org/10.1186/2047-217X-2-10</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utler, J., MacCallum, I., Kleber, M., Shlyakhter, I. a., Belmonte, M. K., Lander, E. S., … Jaffe, D. B. (2008). ALLPATHS: De novo assembly of whole-genome shotgun microreads. </w:t>
      </w:r>
      <w:r w:rsidRPr="006B5238">
        <w:rPr>
          <w:rFonts w:cs="Times"/>
          <w:i/>
          <w:iCs/>
          <w:noProof/>
        </w:rPr>
        <w:t>Genome Research</w:t>
      </w:r>
      <w:r w:rsidRPr="006B5238">
        <w:rPr>
          <w:rFonts w:cs="Times"/>
          <w:noProof/>
        </w:rPr>
        <w:t xml:space="preserve">, </w:t>
      </w:r>
      <w:r w:rsidRPr="006B5238">
        <w:rPr>
          <w:rFonts w:cs="Times"/>
          <w:i/>
          <w:iCs/>
          <w:noProof/>
        </w:rPr>
        <w:t>18</w:t>
      </w:r>
      <w:r w:rsidRPr="006B5238">
        <w:rPr>
          <w:rFonts w:cs="Times"/>
          <w:noProof/>
        </w:rPr>
        <w:t>(5), 810–820. http://doi.org/10.1101/gr.73379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CDC. (2011). Center for Disease Control: PIV. http://doi.org/doi:10.1037/e548442006-0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Das, S., Vikalo, H., Clark, A., Gibbs, R., Belmont, J., Hardenbol, P., … Vandenberghe, L. (2015). SDhaP: haplotype assembly for diploids and polyploids via semi-definite programming. </w:t>
      </w:r>
      <w:r w:rsidRPr="006B5238">
        <w:rPr>
          <w:rFonts w:cs="Times"/>
          <w:i/>
          <w:iCs/>
          <w:noProof/>
        </w:rPr>
        <w:t>BMC Genomics</w:t>
      </w:r>
      <w:r w:rsidRPr="006B5238">
        <w:rPr>
          <w:rFonts w:cs="Times"/>
          <w:noProof/>
        </w:rPr>
        <w:t xml:space="preserve">, </w:t>
      </w:r>
      <w:r w:rsidRPr="006B5238">
        <w:rPr>
          <w:rFonts w:cs="Times"/>
          <w:i/>
          <w:iCs/>
          <w:noProof/>
        </w:rPr>
        <w:t>16</w:t>
      </w:r>
      <w:r w:rsidRPr="006B5238">
        <w:rPr>
          <w:rFonts w:cs="Times"/>
          <w:noProof/>
        </w:rPr>
        <w:t>(1), 260. http://doi.org/10.1186/s12864-015-1408-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arl, D., Bradnam, K., St. John, J., Darling, A., Lin, D., Fass, J., … Paten, B. (2011). Assemblathon 1: A competitive assessment of de novo short read assembly methods. </w:t>
      </w:r>
      <w:r w:rsidRPr="006B5238">
        <w:rPr>
          <w:rFonts w:cs="Times"/>
          <w:i/>
          <w:iCs/>
          <w:noProof/>
        </w:rPr>
        <w:t>Genome Research</w:t>
      </w:r>
      <w:r w:rsidRPr="006B5238">
        <w:rPr>
          <w:rFonts w:cs="Times"/>
          <w:noProof/>
        </w:rPr>
        <w:t xml:space="preserve">, </w:t>
      </w:r>
      <w:r w:rsidRPr="006B5238">
        <w:rPr>
          <w:rFonts w:cs="Times"/>
          <w:i/>
          <w:iCs/>
          <w:noProof/>
        </w:rPr>
        <w:t>21</w:t>
      </w:r>
      <w:r w:rsidRPr="006B5238">
        <w:rPr>
          <w:rFonts w:cs="Times"/>
          <w:noProof/>
        </w:rPr>
        <w:t>(12), 2224–2241. http://doi.org/10.1101/gr.126599.1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l-Sayed N. et al. (2005). The Genome Sequence of Trypanosoma cruzi, Etiologic Agent of Chagas Disease. </w:t>
      </w:r>
      <w:r w:rsidRPr="006B5238">
        <w:rPr>
          <w:rFonts w:cs="Times"/>
          <w:i/>
          <w:iCs/>
          <w:noProof/>
        </w:rPr>
        <w:t>Science  15 Jul 2005</w:t>
      </w:r>
      <w:r w:rsidRPr="006B5238">
        <w:rPr>
          <w:rFonts w:cs="Times"/>
          <w:noProof/>
        </w:rPr>
        <w:t xml:space="preserve">, </w:t>
      </w:r>
      <w:r w:rsidRPr="006B5238">
        <w:rPr>
          <w:rFonts w:cs="Times"/>
          <w:i/>
          <w:iCs/>
          <w:noProof/>
        </w:rPr>
        <w:t>309</w:t>
      </w:r>
      <w:r w:rsidRPr="006B5238">
        <w:rPr>
          <w:rFonts w:cs="Times"/>
          <w:noProof/>
        </w:rPr>
        <w:t>(5733), 409–415. http://doi.org/10.1126/science.111263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scalona, M., Rocha, S., &amp; Posada, D. (2016). A comparison of tools for the simulation of genomic next- generation sequencing data Europe PMC Funders Group. </w:t>
      </w:r>
      <w:r w:rsidRPr="006B5238">
        <w:rPr>
          <w:rFonts w:cs="Times"/>
          <w:i/>
          <w:iCs/>
          <w:noProof/>
        </w:rPr>
        <w:t>Nat Rev Genet</w:t>
      </w:r>
      <w:r w:rsidRPr="006B5238">
        <w:rPr>
          <w:rFonts w:cs="Times"/>
          <w:noProof/>
        </w:rPr>
        <w:t xml:space="preserve">, </w:t>
      </w:r>
      <w:r w:rsidRPr="006B5238">
        <w:rPr>
          <w:rFonts w:cs="Times"/>
          <w:i/>
          <w:iCs/>
          <w:noProof/>
        </w:rPr>
        <w:t>17</w:t>
      </w:r>
      <w:r w:rsidRPr="006B5238">
        <w:rPr>
          <w:rFonts w:cs="Times"/>
          <w:noProof/>
        </w:rPr>
        <w:t>(8), 459–469. http://doi.org/10.1038/nrg.2016.5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alardini, M., Biondi, E. G., Bazzicalupo, M., &amp; Mengoni, A. (2011). CONTIGuator: a bacterial genomes finishing tool for structural insights on draft genomes. </w:t>
      </w:r>
      <w:r w:rsidRPr="006B5238">
        <w:rPr>
          <w:rFonts w:cs="Times"/>
          <w:i/>
          <w:iCs/>
          <w:noProof/>
        </w:rPr>
        <w:t>Source Code for Biology and Medicine</w:t>
      </w:r>
      <w:r w:rsidRPr="006B5238">
        <w:rPr>
          <w:rFonts w:cs="Times"/>
          <w:noProof/>
        </w:rPr>
        <w:t xml:space="preserve">, </w:t>
      </w:r>
      <w:r w:rsidRPr="006B5238">
        <w:rPr>
          <w:rFonts w:cs="Times"/>
          <w:i/>
          <w:iCs/>
          <w:noProof/>
        </w:rPr>
        <w:t>6</w:t>
      </w:r>
      <w:r w:rsidRPr="006B5238">
        <w:rPr>
          <w:rFonts w:cs="Times"/>
          <w:noProof/>
        </w:rPr>
        <w:t>(1), 11. http://doi.org/10.1186/1751-0473-6-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Genomics, B., Weatherly, D. B., Boehlke, C., &amp; Tarleton, R. L. (n.d.). Chromosome level assembly of the hybrid Trypanosoma cruzi genome. http://doi.org/10.1186/1471-2164-10-25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urevich, A., Saveliev, V., Vyahhi, N., &amp; Tesler, G. (2013). QUAST: Quality assessment tool for genome assemblies. </w:t>
      </w:r>
      <w:r w:rsidRPr="006B5238">
        <w:rPr>
          <w:rFonts w:cs="Times"/>
          <w:i/>
          <w:iCs/>
          <w:noProof/>
        </w:rPr>
        <w:t>Bioinformatics</w:t>
      </w:r>
      <w:r w:rsidRPr="006B5238">
        <w:rPr>
          <w:rFonts w:cs="Times"/>
          <w:noProof/>
        </w:rPr>
        <w:t xml:space="preserve">, </w:t>
      </w:r>
      <w:r w:rsidRPr="006B5238">
        <w:rPr>
          <w:rFonts w:cs="Times"/>
          <w:i/>
          <w:iCs/>
          <w:noProof/>
        </w:rPr>
        <w:t>29</w:t>
      </w:r>
      <w:r w:rsidRPr="006B5238">
        <w:rPr>
          <w:rFonts w:cs="Times"/>
          <w:noProof/>
        </w:rPr>
        <w:t>(8), 1072–1075. http://doi.org/10.1093/bioinformatics/btt086</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Huang, W., Li, L., Myers, J. R., &amp; Marth, G. T. (2012). ART: a next-generation sequencing read simulator. </w:t>
      </w:r>
      <w:r w:rsidRPr="006B5238">
        <w:rPr>
          <w:rFonts w:cs="Times"/>
          <w:i/>
          <w:iCs/>
          <w:noProof/>
        </w:rPr>
        <w:t>BIOINFORMATICS APPLICATIONS NOTE</w:t>
      </w:r>
      <w:r w:rsidRPr="006B5238">
        <w:rPr>
          <w:rFonts w:cs="Times"/>
          <w:noProof/>
        </w:rPr>
        <w:t xml:space="preserve">, </w:t>
      </w:r>
      <w:r w:rsidRPr="006B5238">
        <w:rPr>
          <w:rFonts w:cs="Times"/>
          <w:i/>
          <w:iCs/>
          <w:noProof/>
        </w:rPr>
        <w:t>28</w:t>
      </w:r>
      <w:r w:rsidRPr="006B5238">
        <w:rPr>
          <w:rFonts w:cs="Times"/>
          <w:noProof/>
        </w:rPr>
        <w:t>(4), 593–59410. http://doi.org/10.1093/bioinformatics/btr7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ey, V., Andrews, N. W., Robbins, E. S., &amp; Nussenzweig, V. (n.d.). AMASTIGOTES OF TRYPANOSOMA CRUZI SUSTAIN AN INFECTIVE CYCLE IN MAMMALIAN CELLS.</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 H., Handsaker, B., Wysoker, A., Fennell, T., Ruan, J., Homer, N., … Subgroup, D. P. (2009). The Sequence Alignment/Map format and SAMtools. </w:t>
      </w:r>
      <w:r w:rsidRPr="006B5238">
        <w:rPr>
          <w:rFonts w:cs="Times"/>
          <w:i/>
          <w:iCs/>
          <w:noProof/>
        </w:rPr>
        <w:t>BIOINFORMATICS APPLICATIONS NOTE</w:t>
      </w:r>
      <w:r w:rsidRPr="006B5238">
        <w:rPr>
          <w:rFonts w:cs="Times"/>
          <w:noProof/>
        </w:rPr>
        <w:t xml:space="preserve">, </w:t>
      </w:r>
      <w:r w:rsidRPr="006B5238">
        <w:rPr>
          <w:rFonts w:cs="Times"/>
          <w:i/>
          <w:iCs/>
          <w:noProof/>
        </w:rPr>
        <w:t>25</w:t>
      </w:r>
      <w:r w:rsidRPr="006B5238">
        <w:rPr>
          <w:rFonts w:cs="Times"/>
          <w:noProof/>
        </w:rPr>
        <w:t>(1610), 2078–2079. http://doi.org/10.1093/bioinformatics/btp35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i, R., Zhu, H., Ruan, J., Qian, W., Fang, X., Shi, Z., … Wang, J. (n.d.). De novo assembly of human genomes with massively parallel short read sequencing. http://doi.org/10.1101/gr.097261.10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bkind, D., Hittinger, C. T., Valerio, E., Goncalves, C., Dover, J., Johnston, M., … Sampaio, J. P. (2011). Microbe domestication and the identification of the wild genetic stock of lager-brewing yeast. </w:t>
      </w:r>
      <w:r w:rsidRPr="006B5238">
        <w:rPr>
          <w:rFonts w:cs="Times"/>
          <w:i/>
          <w:iCs/>
          <w:noProof/>
        </w:rPr>
        <w:t>Proceedings of the National Academy of Sciences</w:t>
      </w:r>
      <w:r w:rsidRPr="006B5238">
        <w:rPr>
          <w:rFonts w:cs="Times"/>
          <w:noProof/>
        </w:rPr>
        <w:t xml:space="preserve">, </w:t>
      </w:r>
      <w:r w:rsidRPr="006B5238">
        <w:rPr>
          <w:rFonts w:cs="Times"/>
          <w:i/>
          <w:iCs/>
          <w:noProof/>
        </w:rPr>
        <w:t>108</w:t>
      </w:r>
      <w:r w:rsidRPr="006B5238">
        <w:rPr>
          <w:rFonts w:cs="Times"/>
          <w:noProof/>
        </w:rPr>
        <w:t>(35), 14539–14544. http://doi.org/10.1073/pnas.11054301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Margarido, G. R. A., &amp; Heckerman, D. (2015). </w:t>
      </w:r>
      <w:r w:rsidRPr="006B5238">
        <w:rPr>
          <w:rFonts w:cs="Times"/>
          <w:noProof/>
        </w:rPr>
        <w:t xml:space="preserve">ConPADE: Genome assembly ploidy estimation from next-generation sequencing data. </w:t>
      </w:r>
      <w:r w:rsidRPr="006B5238">
        <w:rPr>
          <w:rFonts w:cs="Times"/>
          <w:i/>
          <w:iCs/>
          <w:noProof/>
        </w:rPr>
        <w:t>PLoS Comp Biol</w:t>
      </w:r>
      <w:r w:rsidRPr="006B5238">
        <w:rPr>
          <w:rFonts w:cs="Times"/>
          <w:noProof/>
        </w:rPr>
        <w:t xml:space="preserve">, </w:t>
      </w:r>
      <w:r w:rsidRPr="006B5238">
        <w:rPr>
          <w:rFonts w:cs="Times"/>
          <w:i/>
          <w:iCs/>
          <w:noProof/>
        </w:rPr>
        <w:t>11</w:t>
      </w:r>
      <w:r w:rsidRPr="006B5238">
        <w:rPr>
          <w:rFonts w:cs="Times"/>
          <w:noProof/>
        </w:rPr>
        <w:t>(4), e1004229. http://doi.org/10.1371/journal.pcbi.100422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otazedi, E., Finkers, R., Maliepaard, C., &amp; de Ridder, D. (2016). Exploiting Next Generation Sequencing to solve the Haplotyping puzzle in Polyploids: a Simulation study. </w:t>
      </w:r>
      <w:r w:rsidRPr="006B5238">
        <w:rPr>
          <w:rFonts w:cs="Times"/>
          <w:i/>
          <w:iCs/>
          <w:noProof/>
        </w:rPr>
        <w:t>bioRxiv</w:t>
      </w:r>
      <w:r w:rsidRPr="006B5238">
        <w:rPr>
          <w:rFonts w:cs="Times"/>
          <w:noProof/>
        </w:rPr>
        <w:t>. http://doi.org/10.1101/08811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1995). Toward simplifying and accurately formulating fragment assembly. </w:t>
      </w:r>
      <w:r w:rsidRPr="006B5238">
        <w:rPr>
          <w:rFonts w:cs="Times"/>
          <w:i/>
          <w:iCs/>
          <w:noProof/>
        </w:rPr>
        <w:t>Journal of Computational Biology : A Journal of Computational Molecular Cell Biology</w:t>
      </w:r>
      <w:r w:rsidRPr="006B5238">
        <w:rPr>
          <w:rFonts w:cs="Times"/>
          <w:noProof/>
        </w:rPr>
        <w:t xml:space="preserve">, </w:t>
      </w:r>
      <w:r w:rsidRPr="006B5238">
        <w:rPr>
          <w:rFonts w:cs="Times"/>
          <w:i/>
          <w:iCs/>
          <w:noProof/>
        </w:rPr>
        <w:t>2</w:t>
      </w:r>
      <w:r w:rsidRPr="006B5238">
        <w:rPr>
          <w:rFonts w:cs="Times"/>
          <w:noProof/>
        </w:rPr>
        <w:t>, 275–290. http://doi.org/10.1089/cmb.1995.2.27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2005). The fragment assembly string graph. </w:t>
      </w:r>
      <w:r w:rsidRPr="006B5238">
        <w:rPr>
          <w:rFonts w:cs="Times"/>
          <w:i/>
          <w:iCs/>
          <w:noProof/>
        </w:rPr>
        <w:t>Bioinformatics</w:t>
      </w:r>
      <w:r w:rsidRPr="006B5238">
        <w:rPr>
          <w:rFonts w:cs="Times"/>
          <w:noProof/>
        </w:rPr>
        <w:t xml:space="preserve">, </w:t>
      </w:r>
      <w:r w:rsidRPr="006B5238">
        <w:rPr>
          <w:rFonts w:cs="Times"/>
          <w:i/>
          <w:iCs/>
          <w:noProof/>
        </w:rPr>
        <w:t>21</w:t>
      </w:r>
      <w:r w:rsidRPr="006B5238">
        <w:rPr>
          <w:rFonts w:cs="Times"/>
          <w:noProof/>
        </w:rPr>
        <w:t>(Suppl 2), ii79-ii85. http://doi.org/10.1093/bioinformatics/bti1114</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Nijkamp, J. F., van den Broek, M. a, Geertman, J.-M. a, Reinders, M. J. T., Daran, J.-M. G., &amp; de Ridder, D. (2012). </w:t>
      </w:r>
      <w:r w:rsidRPr="006B5238">
        <w:rPr>
          <w:rFonts w:cs="Times"/>
          <w:noProof/>
        </w:rPr>
        <w:t xml:space="preserve">De novo detection of copy number variation by co-assembly. </w:t>
      </w:r>
      <w:r w:rsidRPr="006B5238">
        <w:rPr>
          <w:rFonts w:cs="Times"/>
          <w:i/>
          <w:iCs/>
          <w:noProof/>
        </w:rPr>
        <w:t>Bioinformatics (Oxford, England)</w:t>
      </w:r>
      <w:r w:rsidRPr="006B5238">
        <w:rPr>
          <w:rFonts w:cs="Times"/>
          <w:noProof/>
        </w:rPr>
        <w:t xml:space="preserve">, </w:t>
      </w:r>
      <w:r w:rsidRPr="006B5238">
        <w:rPr>
          <w:rFonts w:cs="Times"/>
          <w:i/>
          <w:iCs/>
          <w:noProof/>
        </w:rPr>
        <w:t>28</w:t>
      </w:r>
      <w:r w:rsidRPr="006B5238">
        <w:rPr>
          <w:rFonts w:cs="Times"/>
          <w:noProof/>
        </w:rPr>
        <w:t xml:space="preserve">(24), 3195–202. </w:t>
      </w:r>
      <w:r w:rsidRPr="006B5238">
        <w:rPr>
          <w:rFonts w:cs="Times"/>
          <w:noProof/>
        </w:rPr>
        <w:lastRenderedPageBreak/>
        <w:t>http://doi.org/10.1093/bioinformatics/bts6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Pevzner, P. a, Tang, H., &amp; Waterman, M. S. (2001). An Eulerian path approach to DNA fragment assembly. </w:t>
      </w:r>
      <w:r w:rsidRPr="006B5238">
        <w:rPr>
          <w:rFonts w:cs="Times"/>
          <w:i/>
          <w:iCs/>
          <w:noProof/>
        </w:rPr>
        <w:t>Proceedings of the National Academy of Sciences of the United States of America</w:t>
      </w:r>
      <w:r w:rsidRPr="006B5238">
        <w:rPr>
          <w:rFonts w:cs="Times"/>
          <w:noProof/>
        </w:rPr>
        <w:t xml:space="preserve">, </w:t>
      </w:r>
      <w:r w:rsidRPr="006B5238">
        <w:rPr>
          <w:rFonts w:cs="Times"/>
          <w:i/>
          <w:iCs/>
          <w:noProof/>
        </w:rPr>
        <w:t>98</w:t>
      </w:r>
      <w:r w:rsidRPr="006B5238">
        <w:rPr>
          <w:rFonts w:cs="Times"/>
          <w:noProof/>
        </w:rPr>
        <w:t>(17), 9748–9753. http://doi.org/10.1073/pnas.17128509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The Polyploidy Portal. (n.d.). Retrieved from http://polyploidy.org/index.php/Parade_of_Polyploids</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van den Broek, M., Bolat, I., Nijkamp, J. F., Ramos, E., Luttik, M. A. H., Koopman, F., … </w:t>
      </w:r>
      <w:r w:rsidRPr="006B5238">
        <w:rPr>
          <w:rFonts w:cs="Times"/>
          <w:noProof/>
        </w:rPr>
        <w:t xml:space="preserve">Daran, J.-M. (2015). Chromosomal Copy Number Variation in Saccharomyces pastorianus Is Evidence for Extensive Genome Dynamics in Industrial Lager Brewing Strains. </w:t>
      </w:r>
      <w:r w:rsidRPr="006B5238">
        <w:rPr>
          <w:rFonts w:cs="Times"/>
          <w:i/>
          <w:iCs/>
          <w:noProof/>
        </w:rPr>
        <w:t>Applied and Environmental Microbiology</w:t>
      </w:r>
      <w:r w:rsidRPr="006B5238">
        <w:rPr>
          <w:rFonts w:cs="Times"/>
          <w:noProof/>
        </w:rPr>
        <w:t xml:space="preserve">, </w:t>
      </w:r>
      <w:r w:rsidRPr="006B5238">
        <w:rPr>
          <w:rFonts w:cs="Times"/>
          <w:i/>
          <w:iCs/>
          <w:noProof/>
        </w:rPr>
        <w:t>81</w:t>
      </w:r>
      <w:r w:rsidRPr="006B5238">
        <w:rPr>
          <w:rFonts w:cs="Times"/>
          <w:noProof/>
        </w:rPr>
        <w:t>(18), 6253–6267. http://doi.org/10.1128/AEM.01263-1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Wagner, A. (n.d.). Rapid Detection of Positive Selection in Genes and Genomes Through Variation Clusters. http://doi.org/10.1534/genetics.107.07473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alker, B. J., Abeel, T., Shea, T., Priest, M., Abouelliel, A., Sakthikumar, S., … Earl, A. M. (2014). Pilon: an integrated tool for comprehensive microbial variant detection and genome assembly improvement. </w:t>
      </w:r>
      <w:r w:rsidRPr="006B5238">
        <w:rPr>
          <w:rFonts w:cs="Times"/>
          <w:i/>
          <w:iCs/>
          <w:noProof/>
        </w:rPr>
        <w:t>PloS One</w:t>
      </w:r>
      <w:r w:rsidRPr="006B5238">
        <w:rPr>
          <w:rFonts w:cs="Times"/>
          <w:noProof/>
        </w:rPr>
        <w:t xml:space="preserve">, </w:t>
      </w:r>
      <w:r w:rsidRPr="006B5238">
        <w:rPr>
          <w:rFonts w:cs="Times"/>
          <w:i/>
          <w:iCs/>
          <w:noProof/>
        </w:rPr>
        <w:t>9</w:t>
      </w:r>
      <w:r w:rsidRPr="006B5238">
        <w:rPr>
          <w:rFonts w:cs="Times"/>
          <w:noProof/>
        </w:rPr>
        <w:t>(11), e112963. http://doi.org/10.1371/journal.pone.011296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etzel, J., Kingsford, C., &amp; Pop, M. (2011). Assessing the benefits of using mate-pairs to resolve repeats in de novo short-read prokaryotic assemblies. </w:t>
      </w:r>
      <w:r w:rsidRPr="006B5238">
        <w:rPr>
          <w:rFonts w:cs="Times"/>
          <w:i/>
          <w:iCs/>
          <w:noProof/>
        </w:rPr>
        <w:t>BMC Bioinformatics</w:t>
      </w:r>
      <w:r w:rsidRPr="006B5238">
        <w:rPr>
          <w:rFonts w:cs="Times"/>
          <w:noProof/>
        </w:rPr>
        <w:t xml:space="preserve">, </w:t>
      </w:r>
      <w:r w:rsidRPr="006B5238">
        <w:rPr>
          <w:rFonts w:cs="Times"/>
          <w:i/>
          <w:iCs/>
          <w:noProof/>
        </w:rPr>
        <w:t>12</w:t>
      </w:r>
      <w:r w:rsidRPr="006B5238">
        <w:rPr>
          <w:rFonts w:cs="Times"/>
          <w:noProof/>
        </w:rPr>
        <w:t>(1), 95. http://doi.org/10.1186/1471-2105-12-9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Xie, C., &amp; Tammi, M. T. (2009). CNV-seq, a new method to detect copy number variation using high-throughput sequencing. http://doi.org/10.1186/1471-2105-10-80</w:t>
      </w:r>
    </w:p>
    <w:p w:rsidR="00B10BCC" w:rsidRDefault="00EB566E" w:rsidP="006B5238">
      <w:pPr>
        <w:widowControl w:val="0"/>
        <w:suppressAutoHyphens/>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6" w:name="_Ref478067667"/>
      <w:bookmarkStart w:id="117" w:name="_Toc478487840"/>
      <w:r w:rsidRPr="000E694D">
        <w:rPr>
          <w:sz w:val="28"/>
        </w:rPr>
        <w:lastRenderedPageBreak/>
        <w:t>PEDCA Tutorial (Ploidy Estimation by Dynamic Coverage Analysis)</w:t>
      </w:r>
      <w:bookmarkEnd w:id="116"/>
      <w:bookmarkEnd w:id="117"/>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A36C53">
      <w:pPr>
        <w:suppressAutoHyphens/>
        <w:ind w:right="-23"/>
      </w:pPr>
    </w:p>
    <w:p w:rsidR="0009016B" w:rsidRDefault="0009016B" w:rsidP="00A36C53">
      <w:pPr>
        <w:suppressAutoHyphens/>
        <w:ind w:right="-23"/>
        <w:rPr>
          <w:b/>
          <w:sz w:val="28"/>
          <w:u w:val="single"/>
        </w:rPr>
      </w:pPr>
      <w:r>
        <w:rPr>
          <w:b/>
          <w:sz w:val="28"/>
          <w:u w:val="single"/>
        </w:rPr>
        <w:t>Using PEDCA</w:t>
      </w:r>
    </w:p>
    <w:p w:rsidR="0009016B" w:rsidRDefault="0009016B" w:rsidP="00A36C53">
      <w:pPr>
        <w:suppressAutoHyphens/>
        <w:ind w:right="-23"/>
        <w:rPr>
          <w:b/>
          <w:sz w:val="28"/>
          <w:u w:val="single"/>
        </w:rPr>
      </w:pPr>
    </w:p>
    <w:p w:rsidR="0009016B" w:rsidRDefault="0009016B" w:rsidP="00A36C53">
      <w:pPr>
        <w:suppressAutoHyphens/>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A36C53">
      <w:pPr>
        <w:suppressAutoHyphens/>
        <w:ind w:right="-23"/>
        <w:rPr>
          <w:sz w:val="24"/>
        </w:rPr>
      </w:pPr>
    </w:p>
    <w:p w:rsidR="00527F92" w:rsidRPr="00527F92" w:rsidRDefault="0009016B" w:rsidP="00A36C53">
      <w:pPr>
        <w:suppressAutoHyphens/>
        <w:autoSpaceDE w:val="0"/>
        <w:autoSpaceDN w:val="0"/>
        <w:adjustRightInd w:val="0"/>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A36C53">
      <w:pPr>
        <w:suppressAutoHyphens/>
        <w:ind w:right="-23"/>
        <w:rPr>
          <w:sz w:val="24"/>
        </w:rPr>
      </w:pPr>
    </w:p>
    <w:p w:rsidR="0009016B" w:rsidRPr="008C31A0" w:rsidRDefault="0009016B" w:rsidP="00A36C53">
      <w:pPr>
        <w:suppressAutoHyphens/>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A36C53">
      <w:pPr>
        <w:suppressAutoHyphens/>
        <w:autoSpaceDE w:val="0"/>
        <w:autoSpaceDN w:val="0"/>
        <w:adjustRightInd w:val="0"/>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A36C53">
      <w:pPr>
        <w:suppressAutoHyphens/>
        <w:autoSpaceDE w:val="0"/>
        <w:autoSpaceDN w:val="0"/>
        <w:adjustRightInd w:val="0"/>
        <w:rPr>
          <w:rFonts w:ascii="Courier New" w:hAnsi="Courier New" w:cs="Courier New"/>
          <w:color w:val="000000"/>
          <w:sz w:val="24"/>
        </w:rPr>
      </w:pP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w:t>
      </w: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PEDCA -help:</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REQUIRED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absolute if necessary) to the input file containing the alignment file. Must be a .bam or .sam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absolute if necessary) to the auto-generated output folder that will contain the results('./' if the folder points to the current directory)</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OPTIONAL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absolute if necessary) to the file containing the variant calling. Must be a .vcf file</w:t>
      </w:r>
    </w:p>
    <w:p w:rsidR="0009016B" w:rsidRDefault="0009016B" w:rsidP="00A36C53">
      <w:pPr>
        <w:suppressAutoHyphens/>
        <w:ind w:right="-23"/>
      </w:pP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A36C53">
      <w:pPr>
        <w:pStyle w:val="NormalWeb"/>
        <w:suppressAutoHyphens/>
        <w:spacing w:before="0" w:beforeAutospacing="0" w:after="0" w:afterAutospacing="0"/>
        <w:rPr>
          <w:rStyle w:val="Textoennegrita"/>
          <w:i/>
          <w:iCs/>
        </w:rPr>
      </w:pPr>
    </w:p>
    <w:p w:rsidR="00527F92" w:rsidRDefault="00527F92" w:rsidP="00A36C53">
      <w:pPr>
        <w:pStyle w:val="NormalWeb"/>
        <w:suppressAutoHyphens/>
        <w:spacing w:before="0" w:beforeAutospacing="0" w:after="0" w:afterAutospacing="0"/>
        <w:rPr>
          <w:rStyle w:val="Textoennegrita"/>
          <w:i/>
          <w:iCs/>
        </w:rPr>
      </w:pPr>
      <w:r>
        <w:rPr>
          <w:rStyle w:val="Textoennegrita"/>
          <w:i/>
          <w:iCs/>
        </w:rPr>
        <w:t>Downloading PEDCA</w:t>
      </w:r>
    </w:p>
    <w:p w:rsidR="00527F92" w:rsidRDefault="00EB566E" w:rsidP="00A36C53">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A36C53">
      <w:pPr>
        <w:suppressAutoHyphens/>
        <w:ind w:right="-23"/>
        <w:rPr>
          <w:rFonts w:ascii="Courier New" w:hAnsi="Courier New" w:cs="Courier New"/>
          <w:color w:val="000000"/>
          <w:szCs w:val="20"/>
        </w:rPr>
      </w:pPr>
    </w:p>
    <w:p w:rsidR="0009016B" w:rsidRPr="00620D94" w:rsidRDefault="0009016B" w:rsidP="00A36C53">
      <w:pPr>
        <w:suppressAutoHyphens/>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A36C53">
      <w:pPr>
        <w:suppressAutoHyphens/>
        <w:ind w:right="-23"/>
        <w:rPr>
          <w:rFonts w:ascii="Courier New" w:hAnsi="Courier New" w:cs="Courier New"/>
          <w:color w:val="000000"/>
          <w:szCs w:val="20"/>
        </w:rPr>
      </w:pPr>
    </w:p>
    <w:p w:rsidR="0009016B" w:rsidRPr="00374921" w:rsidRDefault="0009016B" w:rsidP="00A36C53">
      <w:pPr>
        <w:suppressAutoHyphens/>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A36C53">
      <w:pPr>
        <w:suppressAutoHyphens/>
        <w:ind w:right="-23"/>
      </w:pPr>
    </w:p>
    <w:p w:rsidR="0009016B" w:rsidRDefault="0009016B" w:rsidP="00A36C53">
      <w:pPr>
        <w:suppressAutoHyphens/>
        <w:ind w:right="-23"/>
      </w:pPr>
      <w:proofErr w:type="gramStart"/>
      <w:r>
        <w:t>./</w:t>
      </w:r>
      <w:proofErr w:type="gramEnd"/>
      <w:r>
        <w:t>&lt;</w:t>
      </w:r>
      <w:proofErr w:type="spellStart"/>
      <w:r>
        <w:t>OutputFolderPath</w:t>
      </w:r>
      <w:proofErr w:type="spellEnd"/>
      <w:r>
        <w:t>&gt;</w:t>
      </w:r>
    </w:p>
    <w:p w:rsidR="0009016B" w:rsidRDefault="0009016B" w:rsidP="00A36C53">
      <w:pPr>
        <w:suppressAutoHyphens/>
        <w:ind w:right="-23" w:firstLine="720"/>
      </w:pPr>
      <w:proofErr w:type="gramStart"/>
      <w:r>
        <w:t>./</w:t>
      </w:r>
      <w:proofErr w:type="spellStart"/>
      <w:proofErr w:type="gramEnd"/>
      <w:r>
        <w:t>BaseCall</w:t>
      </w:r>
      <w:proofErr w:type="spellEnd"/>
    </w:p>
    <w:p w:rsidR="0009016B" w:rsidRDefault="0009016B" w:rsidP="00A36C53">
      <w:pPr>
        <w:suppressAutoHyphens/>
        <w:ind w:right="-23"/>
      </w:pPr>
      <w:r>
        <w:tab/>
      </w:r>
      <w:r>
        <w:tab/>
        <w:t>.</w:t>
      </w:r>
      <w:r w:rsidRPr="00374921">
        <w:t xml:space="preserve"> BaseCallHistogramCluster_1.jpg</w:t>
      </w:r>
    </w:p>
    <w:p w:rsidR="0009016B" w:rsidRDefault="0009016B" w:rsidP="00A36C53">
      <w:pPr>
        <w:suppressAutoHyphens/>
        <w:ind w:left="720" w:right="-23" w:firstLine="720"/>
      </w:pPr>
      <w:r>
        <w:t>.</w:t>
      </w:r>
      <w:r w:rsidRPr="00374921">
        <w:t xml:space="preserve"> BaseCallHistogramCluster_2.jpg</w:t>
      </w:r>
    </w:p>
    <w:p w:rsidR="0009016B" w:rsidRDefault="0009016B" w:rsidP="00A36C53">
      <w:pPr>
        <w:suppressAutoHyphens/>
        <w:ind w:left="720" w:right="-23" w:firstLine="720"/>
      </w:pPr>
      <w:r>
        <w:t>.</w:t>
      </w:r>
      <w:r w:rsidRPr="00374921">
        <w:t xml:space="preserve"> Matrix1stCluster.vcf</w:t>
      </w:r>
    </w:p>
    <w:p w:rsidR="0009016B" w:rsidRDefault="0009016B" w:rsidP="00A36C53">
      <w:pPr>
        <w:suppressAutoHyphens/>
        <w:ind w:left="720" w:right="-23" w:firstLine="720"/>
      </w:pPr>
      <w:r>
        <w:t>.</w:t>
      </w:r>
      <w:r w:rsidRPr="00374921">
        <w:t xml:space="preserve"> </w:t>
      </w:r>
      <w:r>
        <w:t>Matrix2nd</w:t>
      </w:r>
      <w:r w:rsidRPr="00374921">
        <w:t>Cluster.vcf</w:t>
      </w:r>
    </w:p>
    <w:p w:rsidR="0009016B" w:rsidRDefault="0009016B" w:rsidP="00A36C53">
      <w:pPr>
        <w:suppressAutoHyphens/>
        <w:ind w:right="-23" w:firstLine="720"/>
        <w:rPr>
          <w:i/>
        </w:rPr>
      </w:pPr>
      <w:proofErr w:type="gramStart"/>
      <w:r>
        <w:t>./</w:t>
      </w:r>
      <w:proofErr w:type="gramEnd"/>
      <w:r>
        <w:t>&lt;Project Name&lt;</w:t>
      </w:r>
      <w:r w:rsidRPr="00620D94">
        <w:rPr>
          <w:i/>
        </w:rPr>
        <w:t>wl</w:t>
      </w:r>
      <w:r>
        <w:rPr>
          <w:i/>
        </w:rPr>
        <w:t>&gt;&gt;</w:t>
      </w:r>
    </w:p>
    <w:p w:rsidR="0009016B" w:rsidRDefault="0009016B" w:rsidP="00A36C53">
      <w:pPr>
        <w:suppressAutoHyphens/>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A36C53">
      <w:pPr>
        <w:suppressAutoHyphens/>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A36C53">
      <w:pPr>
        <w:suppressAutoHyphens/>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A36C53">
      <w:pPr>
        <w:suppressAutoHyphens/>
        <w:ind w:right="-23"/>
        <w:rPr>
          <w:i/>
        </w:rPr>
      </w:pPr>
      <w:r>
        <w:rPr>
          <w:i/>
        </w:rPr>
        <w:tab/>
      </w:r>
      <w:r>
        <w:rPr>
          <w:i/>
        </w:rPr>
        <w:tab/>
        <w:t>.</w:t>
      </w:r>
      <w:r w:rsidRPr="006C6B8D">
        <w:t xml:space="preserve"> </w:t>
      </w:r>
      <w:r w:rsidRPr="006C6B8D">
        <w:rPr>
          <w:i/>
        </w:rPr>
        <w:t>readsDistribution.jpg</w:t>
      </w:r>
    </w:p>
    <w:p w:rsidR="0009016B" w:rsidRDefault="0009016B" w:rsidP="00A36C53">
      <w:pPr>
        <w:suppressAutoHyphens/>
        <w:ind w:right="-23"/>
        <w:rPr>
          <w:i/>
        </w:rPr>
      </w:pPr>
      <w:r>
        <w:rPr>
          <w:i/>
        </w:rPr>
        <w:tab/>
      </w:r>
      <w:r>
        <w:rPr>
          <w:i/>
        </w:rPr>
        <w:tab/>
        <w:t>.</w:t>
      </w:r>
      <w:r w:rsidRPr="006C6B8D">
        <w:rPr>
          <w:i/>
        </w:rPr>
        <w:t>readsDistributionFittedFINALRESULT.jpg</w:t>
      </w:r>
    </w:p>
    <w:p w:rsidR="0009016B" w:rsidRDefault="0009016B" w:rsidP="00A36C53">
      <w:pPr>
        <w:suppressAutoHyphens/>
        <w:ind w:right="-23"/>
        <w:rPr>
          <w:i/>
        </w:rPr>
      </w:pPr>
    </w:p>
    <w:p w:rsidR="00B92853" w:rsidRDefault="00B92853" w:rsidP="00A36C53">
      <w:pPr>
        <w:suppressAutoHyphens/>
        <w:ind w:right="-23"/>
        <w:rPr>
          <w:i/>
        </w:rPr>
      </w:pPr>
    </w:p>
    <w:p w:rsidR="00B92853" w:rsidRDefault="00B92853" w:rsidP="00A36C53">
      <w:pPr>
        <w:suppressAutoHyphens/>
        <w:ind w:right="-23"/>
        <w:rPr>
          <w:i/>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A36C53">
      <w:pPr>
        <w:suppressAutoHyphens/>
        <w:ind w:right="-23"/>
        <w:rPr>
          <w:i/>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advised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EB566E" w:rsidP="00A36C53">
      <w:pPr>
        <w:suppressAutoHyphens/>
        <w:ind w:right="-23"/>
        <w:rPr>
          <w:sz w:val="24"/>
        </w:rPr>
      </w:pPr>
      <w:r w:rsidRPr="00EB566E">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C101B1" w:rsidRDefault="00C101B1" w:rsidP="00AC54F7">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sidR="004B4518">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C101B1" w:rsidRPr="00371E28" w:rsidRDefault="00C101B1" w:rsidP="00AC54F7">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2"/>
                                <a:stretch>
                                  <a:fillRect/>
                                </a:stretch>
                              </pic:blipFill>
                              <pic:spPr>
                                <a:xfrm>
                                  <a:off x="0" y="0"/>
                                  <a:ext cx="3112338" cy="1872000"/>
                                </a:xfrm>
                                <a:prstGeom prst="rect">
                                  <a:avLst/>
                                </a:prstGeom>
                              </pic:spPr>
                            </pic:pic>
                          </a:graphicData>
                        </a:graphic>
                      </wp:inline>
                    </w:drawing>
                  </w:r>
                  <w:r w:rsidR="004B4518">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C101B1" w:rsidRDefault="00C101B1" w:rsidP="00AC54F7">
                  <w:pPr>
                    <w:pStyle w:val="Epgrafe"/>
                  </w:pPr>
                  <w:bookmarkStart w:id="118"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8"/>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C101B1" w:rsidRDefault="00C101B1" w:rsidP="00AC54F7">
                  <w:pPr>
                    <w:pStyle w:val="Epgrafe"/>
                  </w:pPr>
                  <w:bookmarkStart w:id="119" w:name="_Ref477918598"/>
                  <w:r>
                    <w:t xml:space="preserve">Tutorial Figure </w:t>
                  </w:r>
                  <w:fldSimple w:instr=" SEQ Tutorial_Figure \* ARABIC ">
                    <w:r>
                      <w:rPr>
                        <w:noProof/>
                      </w:rPr>
                      <w:t>1</w:t>
                    </w:r>
                  </w:fldSimple>
                  <w:bookmarkEnd w:id="119"/>
                  <w:r>
                    <w:t xml:space="preserve"> </w:t>
                  </w:r>
                  <w:r>
                    <w:rPr>
                      <w:b/>
                    </w:rPr>
                    <w:t>Too short</w:t>
                  </w:r>
                  <w:r w:rsidRPr="00617D68">
                    <w:rPr>
                      <w:b/>
                    </w:rPr>
                    <w:t xml:space="preserve"> </w:t>
                  </w:r>
                  <w:proofErr w:type="gramStart"/>
                  <w:r w:rsidRPr="00617D68">
                    <w:rPr>
                      <w:b/>
                    </w:rPr>
                    <w:t>wl</w:t>
                  </w:r>
                  <w:proofErr w:type="gramEnd"/>
                  <w:r w:rsidRPr="00617D68">
                    <w:rPr>
                      <w:b/>
                    </w:rPr>
                    <w:t xml:space="preserve"> (top), </w:t>
                  </w:r>
                  <w:r>
                    <w:rPr>
                      <w:b/>
                    </w:rPr>
                    <w:t>too long</w:t>
                  </w:r>
                  <w:r w:rsidRPr="00617D68">
                    <w:rPr>
                      <w:b/>
                    </w:rPr>
                    <w:t xml:space="preserve"> (bottom) and </w:t>
                  </w:r>
                  <w:r>
                    <w:rPr>
                      <w:b/>
                    </w:rPr>
                    <w:t>within optimal range</w:t>
                  </w:r>
                  <w:r w:rsidRPr="00617D68">
                    <w:rPr>
                      <w:b/>
                    </w:rPr>
                    <w:t xml:space="preserve"> (center)</w:t>
                  </w:r>
                </w:p>
                <w:p w:rsidR="00C101B1" w:rsidRPr="00165B9F" w:rsidRDefault="00C101B1" w:rsidP="0009016B"/>
              </w:txbxContent>
            </v:textbox>
            <w10:wrap type="square"/>
          </v:shape>
        </w:pict>
      </w:r>
    </w:p>
    <w:p w:rsidR="0009016B" w:rsidRDefault="0009016B" w:rsidP="00A36C53">
      <w:pPr>
        <w:suppressAutoHyphens/>
        <w:ind w:right="-23"/>
        <w:rPr>
          <w:rFonts w:ascii="Courier New" w:hAnsi="Courier New" w:cs="Courier New"/>
          <w:color w:val="000000"/>
          <w:sz w:val="24"/>
        </w:rPr>
      </w:pPr>
    </w:p>
    <w:p w:rsidR="00527F92" w:rsidRDefault="00527F92"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A36C53">
      <w:pPr>
        <w:suppressAutoHyphens/>
        <w:ind w:right="-23"/>
        <w:rPr>
          <w:rFonts w:ascii="Courier New" w:hAnsi="Courier New" w:cs="Courier New"/>
          <w:color w:val="000000"/>
          <w:sz w:val="24"/>
        </w:rPr>
      </w:pPr>
    </w:p>
    <w:p w:rsidR="0009016B" w:rsidRDefault="0009016B" w:rsidP="00A36C53">
      <w:pPr>
        <w:suppressAutoHyphens/>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A36C53">
      <w:pPr>
        <w:suppressAutoHyphens/>
        <w:ind w:right="-23"/>
        <w:rPr>
          <w:sz w:val="24"/>
        </w:rPr>
      </w:pPr>
    </w:p>
    <w:p w:rsidR="0009016B" w:rsidRDefault="0009016B" w:rsidP="00A36C53">
      <w:pPr>
        <w:suppressAutoHyphens/>
        <w:spacing w:line="240" w:lineRule="auto"/>
      </w:pPr>
      <w:r>
        <w:br w:type="page"/>
      </w:r>
    </w:p>
    <w:p w:rsidR="00527F92" w:rsidRDefault="00527F92" w:rsidP="00A36C53">
      <w:pPr>
        <w:suppressAutoHyphens/>
        <w:autoSpaceDE w:val="0"/>
        <w:autoSpaceDN w:val="0"/>
        <w:adjustRightInd w:val="0"/>
        <w:rPr>
          <w:rFonts w:ascii="Courier New" w:hAnsi="Courier New" w:cs="Courier New"/>
          <w:color w:val="000000"/>
          <w:sz w:val="24"/>
          <w:szCs w:val="20"/>
        </w:rPr>
      </w:pPr>
    </w:p>
    <w:p w:rsidR="0009016B" w:rsidRDefault="0009016B" w:rsidP="00A36C53">
      <w:pPr>
        <w:suppressAutoHyphens/>
        <w:autoSpaceDE w:val="0"/>
        <w:autoSpaceDN w:val="0"/>
        <w:adjustRightInd w:val="0"/>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9016B" w:rsidRDefault="0009016B" w:rsidP="00A36C53">
      <w:pPr>
        <w:suppressAutoHyphens/>
        <w:autoSpaceDE w:val="0"/>
        <w:autoSpaceDN w:val="0"/>
        <w:adjustRightInd w:val="0"/>
        <w:rPr>
          <w:rFonts w:ascii="Courier New" w:hAnsi="Courier New" w:cs="Courier New"/>
          <w:color w:val="000000"/>
          <w:szCs w:val="20"/>
        </w:rPr>
      </w:pPr>
    </w:p>
    <w:p w:rsidR="00527F92" w:rsidRDefault="00527F92" w:rsidP="00A36C53">
      <w:pPr>
        <w:suppressAutoHyphens/>
        <w:autoSpaceDE w:val="0"/>
        <w:autoSpaceDN w:val="0"/>
        <w:adjustRightInd w:val="0"/>
        <w:rPr>
          <w:rFonts w:ascii="Courier New" w:hAnsi="Courier New" w:cs="Courier New"/>
          <w:color w:val="000000"/>
          <w:szCs w:val="20"/>
        </w:rPr>
      </w:pPr>
    </w:p>
    <w:p w:rsidR="0009016B" w:rsidRPr="001F0347" w:rsidRDefault="00EB566E" w:rsidP="00A36C53">
      <w:pPr>
        <w:suppressAutoHyphens/>
        <w:autoSpaceDE w:val="0"/>
        <w:autoSpaceDN w:val="0"/>
        <w:adjustRightInd w:val="0"/>
        <w:rPr>
          <w:sz w:val="24"/>
        </w:rPr>
      </w:pPr>
      <w:r w:rsidRPr="00EB566E">
        <w:rPr>
          <w:noProof/>
          <w:sz w:val="22"/>
          <w:lang w:val="nl-NL" w:eastAsia="zh-CN"/>
        </w:rPr>
        <w:pict>
          <v:shape id="Text Box 398" o:spid="_x0000_s1064" type="#_x0000_t202" style="position:absolute;left:0;text-align:left;margin-left:182.95pt;margin-top:.7pt;width:318.65pt;height:251.5pt;z-index:251803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">
            <v:textbox>
              <w:txbxContent>
                <w:p w:rsidR="00C101B1" w:rsidRDefault="00C101B1" w:rsidP="00B92853">
                  <w:pPr>
                    <w:keepNext/>
                    <w:spacing w:line="240" w:lineRule="auto"/>
                  </w:pPr>
                  <w:r w:rsidRPr="005931DD">
                    <w:rPr>
                      <w:noProof/>
                    </w:rPr>
                    <w:drawing>
                      <wp:inline distT="0" distB="0" distL="0" distR="0">
                        <wp:extent cx="3785199" cy="2822640"/>
                        <wp:effectExtent l="19050" t="19050" r="24801" b="15810"/>
                        <wp:docPr id="38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srcRect l="53036" t="19620" r="6008" b="20482"/>
                                <a:stretch>
                                  <a:fillRect/>
                                </a:stretch>
                              </pic:blipFill>
                              <pic:spPr bwMode="auto">
                                <a:xfrm>
                                  <a:off x="0" y="0"/>
                                  <a:ext cx="3789354" cy="2825738"/>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120" w:name="_Ref477893185"/>
                  <w:r>
                    <w:t xml:space="preserve">Tutorial Figure </w:t>
                  </w:r>
                  <w:fldSimple w:instr=" SEQ Tutorial_Figure \* ARABIC ">
                    <w:r>
                      <w:rPr>
                        <w:noProof/>
                      </w:rPr>
                      <w:t>2</w:t>
                    </w:r>
                  </w:fldSimple>
                  <w:bookmarkEnd w:id="120"/>
                  <w:r>
                    <w:t xml:space="preserve"> </w:t>
                  </w:r>
                  <w:r w:rsidRPr="0054782B">
                    <w:rPr>
                      <w:b/>
                    </w:rPr>
                    <w:t>k=20 top and k=50 bottom</w:t>
                  </w:r>
                </w:p>
                <w:p w:rsidR="00C101B1" w:rsidRDefault="00C101B1" w:rsidP="00AC54F7">
                  <w:pPr>
                    <w:pStyle w:val="Epgrafe"/>
                  </w:pPr>
                </w:p>
                <w:p w:rsidR="00C101B1" w:rsidRPr="008C76EB" w:rsidRDefault="00C101B1" w:rsidP="00B92853">
                  <w:pPr>
                    <w:spacing w:line="240" w:lineRule="auto"/>
                  </w:pPr>
                </w:p>
              </w:txbxContent>
            </v:textbox>
            <w10:wrap type="square"/>
          </v:shape>
        </w:pict>
      </w:r>
      <w:r w:rsidR="0009016B" w:rsidRPr="001F0347">
        <w:rPr>
          <w:sz w:val="24"/>
        </w:rPr>
        <w:t>The coverage data has a certain degree of variation that we don’t want to see reflected in the copy number estimation. In order to avoid undesired jumps in the ploidy plot</w:t>
      </w:r>
      <w:r w:rsidR="0009016B">
        <w:rPr>
          <w:sz w:val="24"/>
        </w:rPr>
        <w:t>,</w:t>
      </w:r>
      <w:r w:rsidR="0009016B" w:rsidRPr="001F0347">
        <w:rPr>
          <w:sz w:val="24"/>
        </w:rPr>
        <w:t xml:space="preserve"> </w:t>
      </w:r>
      <w:r w:rsidR="0009016B">
        <w:rPr>
          <w:sz w:val="24"/>
        </w:rPr>
        <w:t xml:space="preserve">the points </w:t>
      </w:r>
      <w:r w:rsidR="0009016B" w:rsidRPr="001F0347">
        <w:rPr>
          <w:sz w:val="24"/>
        </w:rPr>
        <w:t>are averaged by the mode value over a bin of length</w:t>
      </w:r>
      <w:r w:rsidR="0009016B" w:rsidRPr="001F0347">
        <w:rPr>
          <w:i/>
          <w:sz w:val="24"/>
        </w:rPr>
        <w:t xml:space="preserve"> k</w:t>
      </w:r>
      <w:r w:rsidR="0009016B" w:rsidRPr="001F0347">
        <w:rPr>
          <w:sz w:val="24"/>
        </w:rPr>
        <w:t xml:space="preserve">. If </w:t>
      </w:r>
      <w:r w:rsidR="0009016B" w:rsidRPr="001F0347">
        <w:rPr>
          <w:i/>
          <w:sz w:val="24"/>
        </w:rPr>
        <w:t>k</w:t>
      </w:r>
      <w:r w:rsidR="0009016B"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9016B" w:rsidRPr="001F0347">
        <w:rPr>
          <w:sz w:val="24"/>
        </w:rPr>
        <w:t>)</w:t>
      </w:r>
      <w:r w:rsidR="0009016B">
        <w:rPr>
          <w:sz w:val="24"/>
        </w:rPr>
        <w:t>.</w:t>
      </w:r>
      <w:r w:rsidR="0009016B" w:rsidRPr="001F0347">
        <w:rPr>
          <w:sz w:val="24"/>
        </w:rPr>
        <w:t xml:space="preserve"> The continuity is smoothed with the default </w:t>
      </w:r>
      <w:r w:rsidR="0009016B" w:rsidRPr="001F0347">
        <w:rPr>
          <w:i/>
          <w:sz w:val="24"/>
        </w:rPr>
        <w:t>k</w:t>
      </w:r>
      <w:r w:rsidR="0009016B">
        <w:rPr>
          <w:sz w:val="24"/>
        </w:rPr>
        <w:t xml:space="preserve"> value of 50 bp (</w:t>
      </w:r>
      <w:fldSimple w:instr=" REF _Ref477893185 \h  \* MERGEFORMAT ">
        <w:r w:rsidR="001B0C30" w:rsidRPr="001B0C30">
          <w:rPr>
            <w:b/>
            <w:color w:val="4F81BD" w:themeColor="accent1"/>
            <w:sz w:val="24"/>
          </w:rPr>
          <w:t>Tutorial Figure 2</w:t>
        </w:r>
      </w:fldSimple>
      <w:r w:rsidR="0009016B" w:rsidRPr="001F0347">
        <w:rPr>
          <w:sz w:val="24"/>
        </w:rPr>
        <w:t xml:space="preserve">). The correct length of </w:t>
      </w:r>
      <w:r w:rsidR="0009016B" w:rsidRPr="001F0347">
        <w:rPr>
          <w:i/>
          <w:sz w:val="24"/>
        </w:rPr>
        <w:t>k</w:t>
      </w:r>
      <w:r w:rsidR="0009016B" w:rsidRPr="001F0347">
        <w:rPr>
          <w:sz w:val="24"/>
        </w:rPr>
        <w:t xml:space="preserve"> depends on the required precision, and can be parameterized. If </w:t>
      </w:r>
      <w:r w:rsidR="0009016B" w:rsidRPr="001F0347">
        <w:rPr>
          <w:i/>
          <w:sz w:val="24"/>
        </w:rPr>
        <w:t>k</w:t>
      </w:r>
      <w:r w:rsidR="0009016B" w:rsidRPr="001F0347">
        <w:rPr>
          <w:sz w:val="24"/>
        </w:rPr>
        <w:t xml:space="preserve"> is too big, it might lead to the non detection of regions with different ploidies (i.e. large structural variations found in hybrid genomes)</w:t>
      </w: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527F92" w:rsidRDefault="00527F92" w:rsidP="00A36C53">
      <w:pPr>
        <w:suppressAutoHyphens/>
        <w:spacing w:line="240" w:lineRule="auto"/>
      </w:pPr>
    </w:p>
    <w:p w:rsidR="00B92853" w:rsidRDefault="00B92853" w:rsidP="00A36C53">
      <w:pPr>
        <w:suppressAutoHyphens/>
        <w:spacing w:line="240" w:lineRule="auto"/>
      </w:pPr>
    </w:p>
    <w:p w:rsidR="00B92853" w:rsidRPr="001F0347" w:rsidRDefault="00B92853" w:rsidP="00A36C53">
      <w:pPr>
        <w:suppressAutoHyphens/>
        <w:autoSpaceDE w:val="0"/>
        <w:autoSpaceDN w:val="0"/>
        <w:adjustRightInd w:val="0"/>
        <w:rPr>
          <w:rFonts w:ascii="Courier New" w:hAnsi="Courier New" w:cs="Courier New"/>
          <w:sz w:val="24"/>
        </w:rPr>
      </w:pPr>
      <w:r w:rsidRPr="001F0347">
        <w:rPr>
          <w:rFonts w:ascii="Courier New" w:hAnsi="Courier New" w:cs="Courier New"/>
          <w:color w:val="000000"/>
          <w:sz w:val="24"/>
        </w:rPr>
        <w:t xml:space="preserve">-c &lt;coverage rate&gt; </w:t>
      </w:r>
    </w:p>
    <w:p w:rsidR="00B92853" w:rsidRDefault="00B92853" w:rsidP="00A36C53">
      <w:pPr>
        <w:suppressAutoHyphens/>
        <w:ind w:right="-23"/>
        <w:rPr>
          <w:sz w:val="24"/>
        </w:rPr>
      </w:pPr>
      <w:r w:rsidRPr="001F0347">
        <w:rPr>
          <w:sz w:val="24"/>
        </w:rPr>
        <w:t>The coverage rate is the definition with which the read count distribution is drawn. It affects the number of bins in the plot. The default value is 100. In some cases, when the plot is too irregular and sawed, it is convenient to reduce this rate to have a fit that doesn’t identify false peaks</w:t>
      </w:r>
      <w:r w:rsidRPr="001F0347">
        <w:rPr>
          <w:b/>
          <w:color w:val="4F81BD" w:themeColor="accent1"/>
          <w:sz w:val="24"/>
        </w:rPr>
        <w:t xml:space="preserve"> </w:t>
      </w:r>
      <w:fldSimple w:instr=" REF _Ref477891422 \h  \* MERGEFORMAT ">
        <w:r w:rsidR="001B0C30" w:rsidRPr="001B0C30">
          <w:rPr>
            <w:b/>
            <w:color w:val="4F81BD" w:themeColor="accent1"/>
            <w:sz w:val="24"/>
          </w:rPr>
          <w:t>Tutorial Figure 3</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not recommended to go below a value of 50. </w:t>
      </w: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B92853" w:rsidP="00A36C53">
      <w:pPr>
        <w:suppressAutoHyphens/>
        <w:ind w:right="-23"/>
      </w:pPr>
    </w:p>
    <w:p w:rsidR="00B92853" w:rsidRDefault="00EB566E" w:rsidP="00A36C53">
      <w:pPr>
        <w:suppressAutoHyphens/>
        <w:ind w:left="-567" w:right="-23"/>
      </w:pPr>
      <w:r w:rsidRPr="00EB566E">
        <w:rPr>
          <w:noProof/>
          <w:lang w:val="nl-NL" w:eastAsia="zh-CN"/>
        </w:rPr>
      </w:r>
      <w:r w:rsidRPr="00EB566E">
        <w:rPr>
          <w:noProof/>
          <w:lang w:val="nl-NL" w:eastAsia="zh-CN"/>
        </w:rPr>
        <w:pict>
          <v:shape id="Text Box 422" o:spid="_x0000_s1108" type="#_x0000_t202" style="width:562.2pt;height:183.25pt;visibility:visible;mso-position-horizontal-relative:char;mso-position-vertical-relative:line">
            <v:textbox>
              <w:txbxContent>
                <w:p w:rsidR="00C101B1" w:rsidRDefault="00C101B1" w:rsidP="00B92853">
                  <w:pPr>
                    <w:keepNext/>
                    <w:spacing w:line="240" w:lineRule="auto"/>
                  </w:pPr>
                  <w:r>
                    <w:rPr>
                      <w:noProof/>
                    </w:rPr>
                    <w:drawing>
                      <wp:inline distT="0" distB="0" distL="0" distR="0">
                        <wp:extent cx="3429000" cy="2057400"/>
                        <wp:effectExtent l="19050" t="0" r="0" b="0"/>
                        <wp:docPr id="703"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4"/>
                                <a:stretch>
                                  <a:fillRect/>
                                </a:stretch>
                              </pic:blipFill>
                              <pic:spPr>
                                <a:xfrm>
                                  <a:off x="0" y="0"/>
                                  <a:ext cx="3429000" cy="2057400"/>
                                </a:xfrm>
                                <a:prstGeom prst="rect">
                                  <a:avLst/>
                                </a:prstGeom>
                              </pic:spPr>
                            </pic:pic>
                          </a:graphicData>
                        </a:graphic>
                      </wp:inline>
                    </w:drawing>
                  </w:r>
                  <w:r>
                    <w:t xml:space="preserve"> </w:t>
                  </w:r>
                  <w:r>
                    <w:rPr>
                      <w:noProof/>
                    </w:rPr>
                    <w:drawing>
                      <wp:inline distT="0" distB="0" distL="0" distR="0">
                        <wp:extent cx="3429000" cy="2057400"/>
                        <wp:effectExtent l="19050" t="0" r="0" b="0"/>
                        <wp:docPr id="704"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3429000" cy="2057400"/>
                                </a:xfrm>
                                <a:prstGeom prst="rect">
                                  <a:avLst/>
                                </a:prstGeom>
                              </pic:spPr>
                            </pic:pic>
                          </a:graphicData>
                        </a:graphic>
                      </wp:inline>
                    </w:drawing>
                  </w:r>
                </w:p>
                <w:p w:rsidR="00C101B1" w:rsidRDefault="00C101B1" w:rsidP="00AC54F7">
                  <w:pPr>
                    <w:pStyle w:val="Epgrafe"/>
                  </w:pPr>
                  <w:bookmarkStart w:id="121" w:name="_Ref477891422"/>
                  <w:r>
                    <w:t xml:space="preserve">Tutorial Figure </w:t>
                  </w:r>
                  <w:fldSimple w:instr=" SEQ Tutorial_Figure \* ARABIC ">
                    <w:r>
                      <w:rPr>
                        <w:noProof/>
                      </w:rPr>
                      <w:t>3</w:t>
                    </w:r>
                  </w:fldSimple>
                  <w:bookmarkEnd w:id="121"/>
                  <w:r>
                    <w:t xml:space="preserve"> </w:t>
                  </w:r>
                  <w:r w:rsidRPr="00302680">
                    <w:rPr>
                      <w:b/>
                    </w:rPr>
                    <w:t>Two read count di</w:t>
                  </w:r>
                  <w:r>
                    <w:rPr>
                      <w:b/>
                    </w:rPr>
                    <w:t>stribution of the same data set where o</w:t>
                  </w:r>
                  <w:r w:rsidRPr="00302680">
                    <w:rPr>
                      <w:b/>
                    </w:rPr>
                    <w:t>nly the coverage rate changes. Left c=250, right c=</w:t>
                  </w:r>
                  <w:r>
                    <w:rPr>
                      <w:b/>
                    </w:rPr>
                    <w:t>15</w:t>
                  </w:r>
                </w:p>
                <w:p w:rsidR="00C101B1" w:rsidRPr="00302680" w:rsidRDefault="00C101B1" w:rsidP="00B92853">
                  <w:pPr>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Pr="008C76EB" w:rsidRDefault="00C101B1" w:rsidP="00B92853">
                  <w:pPr>
                    <w:spacing w:line="240" w:lineRule="auto"/>
                  </w:pPr>
                </w:p>
              </w:txbxContent>
            </v:textbox>
            <w10:wrap type="none"/>
            <w10:anchorlock/>
          </v:shape>
        </w:pict>
      </w:r>
    </w:p>
    <w:p w:rsidR="00527F92" w:rsidRDefault="00527F92" w:rsidP="00A36C53">
      <w:pPr>
        <w:suppressAutoHyphens/>
        <w:spacing w:line="240" w:lineRule="auto"/>
      </w:pPr>
      <w:r>
        <w:br w:type="page"/>
      </w:r>
    </w:p>
    <w:p w:rsidR="00B92853" w:rsidRDefault="00B92853" w:rsidP="00A36C53">
      <w:pPr>
        <w:suppressAutoHyphens/>
        <w:ind w:right="-23"/>
        <w:rPr>
          <w:rFonts w:ascii="Courier New" w:hAnsi="Courier New" w:cs="Courier New"/>
          <w:color w:val="000000"/>
          <w:sz w:val="24"/>
          <w:szCs w:val="20"/>
        </w:rPr>
      </w:pPr>
    </w:p>
    <w:p w:rsidR="00B92853" w:rsidRDefault="00B92853" w:rsidP="00A36C53">
      <w:pPr>
        <w:suppressAutoHyphens/>
        <w:ind w:right="-23"/>
      </w:pPr>
      <w:r w:rsidRPr="001964DD">
        <w:rPr>
          <w:rFonts w:ascii="Courier New" w:hAnsi="Courier New" w:cs="Courier New"/>
          <w:color w:val="000000"/>
          <w:sz w:val="24"/>
          <w:szCs w:val="20"/>
        </w:rPr>
        <w:t>-s &lt;significant min&gt;</w:t>
      </w:r>
    </w:p>
    <w:p w:rsidR="00B92853" w:rsidRPr="001F0347" w:rsidRDefault="00B92853" w:rsidP="00A36C53">
      <w:pPr>
        <w:suppressAutoHyphens/>
        <w:ind w:right="-23"/>
        <w:rPr>
          <w:sz w:val="24"/>
        </w:rPr>
      </w:pPr>
    </w:p>
    <w:p w:rsidR="00B92853" w:rsidRDefault="00B92853" w:rsidP="00A36C53">
      <w:pPr>
        <w:suppressAutoHyphens/>
        <w:autoSpaceDE w:val="0"/>
        <w:autoSpaceDN w:val="0"/>
        <w:adjustRightInd w:val="0"/>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Pr="001F0347">
        <w:rPr>
          <w:sz w:val="24"/>
        </w:rPr>
        <w:t xml:space="preserve">isolated </w:t>
      </w:r>
      <w:r>
        <w:rPr>
          <w:sz w:val="24"/>
        </w:rPr>
        <w:t>peaks</w:t>
      </w:r>
      <w:r w:rsidRPr="001F0347">
        <w:rPr>
          <w:sz w:val="24"/>
        </w:rPr>
        <w:t xml:space="preserve"> </w:t>
      </w:r>
      <w:r>
        <w:rPr>
          <w:sz w:val="24"/>
        </w:rPr>
        <w:t>c</w:t>
      </w:r>
      <w:r w:rsidRPr="001F0347">
        <w:rPr>
          <w:sz w:val="24"/>
        </w:rPr>
        <w:t xml:space="preserve">ould be considered a cluster.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 xml:space="preserve">ed because the peaks would not make sense: </w:t>
      </w:r>
    </w:p>
    <w:p w:rsidR="00B92853" w:rsidRPr="005008D9" w:rsidRDefault="00B92853" w:rsidP="00A36C53">
      <w:pPr>
        <w:suppressAutoHyphens/>
        <w:autoSpaceDE w:val="0"/>
        <w:autoSpaceDN w:val="0"/>
        <w:adjustRightInd w:val="0"/>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B92853" w:rsidRDefault="00EB566E" w:rsidP="00A36C53">
      <w:pPr>
        <w:suppressAutoHyphens/>
        <w:spacing w:line="240" w:lineRule="auto"/>
      </w:pPr>
      <w:r w:rsidRPr="00EB566E">
        <w:rPr>
          <w:noProof/>
          <w:sz w:val="22"/>
          <w:lang w:val="nl-NL" w:eastAsia="zh-CN"/>
        </w:rPr>
        <w:pict>
          <v:shape id="Text Box 400" o:spid="_x0000_s1066" type="#_x0000_t202" style="position:absolute;left:0;text-align:left;margin-left:-2.2pt;margin-top:17.85pt;width:515.85pt;height:328.4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C101B1" w:rsidRDefault="00C101B1"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C101B1" w:rsidRPr="00163FD0" w:rsidRDefault="00C101B1" w:rsidP="00AC54F7">
                  <w:pPr>
                    <w:pStyle w:val="Epgrafe"/>
                  </w:pPr>
                  <w:bookmarkStart w:id="122" w:name="_Ref477895288"/>
                  <w:r w:rsidRPr="00163FD0">
                    <w:t xml:space="preserve">Tutorial Figure </w:t>
                  </w:r>
                  <w:fldSimple w:instr=" SEQ Tutorial_Figure \* ARABIC ">
                    <w:r>
                      <w:rPr>
                        <w:noProof/>
                      </w:rPr>
                      <w:t>4</w:t>
                    </w:r>
                  </w:fldSimple>
                  <w:bookmarkEnd w:id="122"/>
                </w:p>
                <w:p w:rsidR="00C101B1" w:rsidRDefault="00C101B1" w:rsidP="00B92853">
                  <w:pPr>
                    <w:keepNext/>
                    <w:spacing w:line="240" w:lineRule="auto"/>
                  </w:pPr>
                </w:p>
                <w:p w:rsidR="00C101B1" w:rsidRDefault="00C101B1" w:rsidP="00AC54F7">
                  <w:pPr>
                    <w:pStyle w:val="Epgrafe"/>
                  </w:pPr>
                </w:p>
                <w:p w:rsidR="00C101B1" w:rsidRPr="00302680" w:rsidRDefault="00C101B1" w:rsidP="00B92853">
                  <w:pPr>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Pr="008C76EB" w:rsidRDefault="00C101B1" w:rsidP="00B92853">
                  <w:pPr>
                    <w:spacing w:line="240" w:lineRule="auto"/>
                  </w:pPr>
                </w:p>
              </w:txbxContent>
            </v:textbox>
            <w10:wrap type="square"/>
          </v:shape>
        </w:pict>
      </w: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m  </w:t>
      </w:r>
    </w:p>
    <w:p w:rsidR="00B92853" w:rsidRPr="00163FD0"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           </w:t>
      </w:r>
    </w:p>
    <w:p w:rsidR="00B92853" w:rsidRPr="00163FD0" w:rsidRDefault="00B92853" w:rsidP="00A36C53">
      <w:pPr>
        <w:suppressAutoHyphens/>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B92853" w:rsidRDefault="00B92853" w:rsidP="00A36C53">
      <w:pPr>
        <w:suppressAutoHyphens/>
        <w:spacing w:line="240" w:lineRule="auto"/>
      </w:pPr>
      <w:r>
        <w:br w:type="page"/>
      </w:r>
    </w:p>
    <w:p w:rsidR="00B92853" w:rsidRDefault="00B92853" w:rsidP="00A36C53">
      <w:pPr>
        <w:suppressAutoHyphens/>
        <w:autoSpaceDE w:val="0"/>
        <w:autoSpaceDN w:val="0"/>
        <w:adjustRightInd w:val="0"/>
        <w:rPr>
          <w:rFonts w:ascii="Courier New" w:hAnsi="Courier New" w:cs="Courier New"/>
          <w:color w:val="000000"/>
          <w:sz w:val="24"/>
        </w:rPr>
      </w:pPr>
      <w:r w:rsidRPr="00395A84">
        <w:rPr>
          <w:rFonts w:ascii="Courier New" w:hAnsi="Courier New" w:cs="Courier New"/>
          <w:color w:val="000000"/>
          <w:sz w:val="24"/>
        </w:rPr>
        <w:lastRenderedPageBreak/>
        <w:t xml:space="preserve">-b &lt;fitter bin factor&gt;      </w:t>
      </w:r>
    </w:p>
    <w:p w:rsidR="00B92853" w:rsidRPr="00395A84"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sz w:val="24"/>
        </w:rPr>
      </w:pPr>
      <w:r w:rsidRPr="00395A84">
        <w:rPr>
          <w:sz w:val="24"/>
        </w:rPr>
        <w:t xml:space="preserve">Default 2.5; </w:t>
      </w:r>
      <w:proofErr w:type="gramStart"/>
      <w:r w:rsidRPr="00395A84">
        <w:rPr>
          <w:sz w:val="24"/>
        </w:rPr>
        <w:t>We</w:t>
      </w:r>
      <w:proofErr w:type="gramEnd"/>
      <w:r w:rsidRPr="00395A84">
        <w:rPr>
          <w:sz w:val="24"/>
        </w:rPr>
        <w:t xml:space="preserve"> fit 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A36C53">
      <w:pPr>
        <w:suppressAutoHyphens/>
        <w:autoSpaceDE w:val="0"/>
        <w:autoSpaceDN w:val="0"/>
        <w:adjustRightInd w:val="0"/>
        <w:rPr>
          <w:sz w:val="24"/>
        </w:rPr>
      </w:pPr>
    </w:p>
    <w:p w:rsidR="00B92853" w:rsidRDefault="00EB566E" w:rsidP="00A36C53">
      <w:pPr>
        <w:suppressAutoHyphens/>
        <w:ind w:right="-23"/>
        <w:rPr>
          <w:sz w:val="24"/>
        </w:rPr>
      </w:pPr>
      <w:r w:rsidRPr="00EB566E">
        <w:rPr>
          <w:noProof/>
          <w:sz w:val="22"/>
          <w:szCs w:val="22"/>
          <w:lang w:val="nl-NL" w:eastAsia="zh-CN"/>
        </w:rPr>
        <w:pict>
          <v:shape id="Text Box 416" o:spid="_x0000_s1067" type="#_x0000_t202" style="position:absolute;left:0;text-align:left;margin-left:2.25pt;margin-top:3.2pt;width:427.9pt;height:529.1pt;z-index:251807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">
            <v:textbox>
              <w:txbxContent>
                <w:p w:rsidR="00C101B1" w:rsidRDefault="00C101B1"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p>
                <w:p w:rsidR="00C101B1" w:rsidRDefault="00C101B1" w:rsidP="00AC54F7">
                  <w:pPr>
                    <w:pStyle w:val="Epgrafe"/>
                  </w:pPr>
                  <w:r>
                    <w:t xml:space="preserve">Tutorial Figure </w:t>
                  </w:r>
                  <w:fldSimple w:instr=" SEQ Tutorial_Figure \* ARABIC ">
                    <w:r>
                      <w:rPr>
                        <w:noProof/>
                      </w:rPr>
                      <w:t>5</w:t>
                    </w:r>
                  </w:fldSimple>
                  <w:r>
                    <w:t xml:space="preserve"> </w:t>
                  </w:r>
                  <w:r w:rsidRPr="00302680">
                    <w:rPr>
                      <w:b/>
                    </w:rPr>
                    <w:t>Two read count di</w:t>
                  </w:r>
                  <w:r>
                    <w:rPr>
                      <w:b/>
                    </w:rPr>
                    <w:t>stribution fits where o</w:t>
                  </w:r>
                  <w:r w:rsidRPr="00302680">
                    <w:rPr>
                      <w:b/>
                    </w:rPr>
                    <w:t xml:space="preserve">nly the </w:t>
                  </w:r>
                  <w:r>
                    <w:rPr>
                      <w:b/>
                    </w:rPr>
                    <w:t>fit bin factor rate changes. Top b=2.0, bottom b</w:t>
                  </w:r>
                  <w:r w:rsidRPr="00302680">
                    <w:rPr>
                      <w:b/>
                    </w:rPr>
                    <w:t>=</w:t>
                  </w:r>
                  <w:r>
                    <w:rPr>
                      <w:b/>
                    </w:rPr>
                    <w:t>4.0</w:t>
                  </w:r>
                </w:p>
                <w:p w:rsidR="00C101B1" w:rsidRPr="00302680" w:rsidRDefault="00C101B1" w:rsidP="00B92853">
                  <w:pPr>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Default="00C101B1" w:rsidP="00B92853">
                  <w:pPr>
                    <w:keepNext/>
                    <w:spacing w:line="240" w:lineRule="auto"/>
                  </w:pPr>
                </w:p>
                <w:p w:rsidR="00C101B1" w:rsidRPr="008C76EB" w:rsidRDefault="00C101B1" w:rsidP="00B92853">
                  <w:pPr>
                    <w:spacing w:line="240" w:lineRule="auto"/>
                  </w:pPr>
                </w:p>
              </w:txbxContent>
            </v:textbox>
            <w10:wrap type="square"/>
          </v:shape>
        </w:pict>
      </w: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ind w:left="-284"/>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Pr="001F0347" w:rsidRDefault="00B92853" w:rsidP="00A36C53">
      <w:pPr>
        <w:suppressAutoHyphens/>
        <w:ind w:right="-23"/>
        <w:rPr>
          <w:sz w:val="24"/>
        </w:rPr>
      </w:pPr>
    </w:p>
    <w:p w:rsidR="00B92853" w:rsidRDefault="00B92853" w:rsidP="00A36C53">
      <w:pPr>
        <w:suppressAutoHyphens/>
        <w:ind w:left="-567" w:right="-142"/>
      </w:pPr>
    </w:p>
    <w:p w:rsidR="00B92853" w:rsidRDefault="00B92853" w:rsidP="00A36C53">
      <w:pPr>
        <w:suppressAutoHyphens/>
        <w:ind w:left="-567" w:right="-142"/>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D87259" w:rsidP="00A36C53">
            <w:pPr>
              <w:suppressAutoHyphens/>
              <w:spacing w:line="240" w:lineRule="auto"/>
              <w:jc w:val="center"/>
              <w:rPr>
                <w:rFonts w:ascii="Helvetica" w:hAnsi="Helvetica" w:cs="Helvetica"/>
                <w:b/>
                <w:sz w:val="36"/>
                <w:szCs w:val="36"/>
              </w:rPr>
            </w:pPr>
            <w:r>
              <w:lastRenderedPageBreak/>
              <w:br w:type="page"/>
            </w:r>
            <w:r w:rsidR="00B10BCC">
              <w:t xml:space="preserve"> </w:t>
            </w:r>
            <w:r w:rsidR="00045CA4" w:rsidRPr="008F33B2">
              <w:rPr>
                <w:rFonts w:ascii="Helvetica" w:hAnsi="Helvetica" w:cs="Helvetica"/>
                <w:b/>
                <w:sz w:val="36"/>
                <w:szCs w:val="36"/>
              </w:rPr>
              <w:t xml:space="preserve">Aneuploid copy number estimation with dynamic coverage analysis </w:t>
            </w:r>
          </w:p>
          <w:p w:rsidR="00045CA4" w:rsidRPr="000E694D" w:rsidRDefault="00045CA4" w:rsidP="00A36C53">
            <w:pPr>
              <w:pStyle w:val="Ttulo1"/>
              <w:suppressAutoHyphens/>
              <w:jc w:val="center"/>
              <w:rPr>
                <w:sz w:val="28"/>
              </w:rPr>
            </w:pPr>
            <w:bookmarkStart w:id="123" w:name="_Toc478487841"/>
            <w:r w:rsidRPr="000E694D">
              <w:rPr>
                <w:sz w:val="36"/>
              </w:rPr>
              <w:t>Supplement material</w:t>
            </w:r>
            <w:bookmarkEnd w:id="123"/>
            <w:r w:rsidR="00EB566E" w:rsidRPr="000E694D">
              <w:rPr>
                <w:sz w:val="36"/>
              </w:rPr>
              <w:fldChar w:fldCharType="begin"/>
            </w:r>
            <w:r w:rsidR="00203650" w:rsidRPr="000E694D">
              <w:rPr>
                <w:sz w:val="36"/>
              </w:rPr>
              <w:instrText xml:space="preserve"> XE "Supplement material" </w:instrText>
            </w:r>
            <w:r w:rsidR="00EB566E" w:rsidRPr="000E694D">
              <w:rPr>
                <w:sz w:val="36"/>
              </w:rPr>
              <w:fldChar w:fldCharType="end"/>
            </w:r>
          </w:p>
          <w:p w:rsidR="00045CA4" w:rsidRDefault="00045CA4" w:rsidP="00A36C53">
            <w:pPr>
              <w:pStyle w:val="Abstract-Text"/>
              <w:suppressAutoHyphens/>
              <w:rPr>
                <w:sz w:val="28"/>
                <w:szCs w:val="28"/>
              </w:rPr>
            </w:pP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4" w:name="_Toc477564351"/>
      <w:bookmarkStart w:id="125"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4"/>
      <w:bookmarkEnd w:id="125"/>
      <w:r w:rsidR="00EB566E"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EB566E"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EB566E" w:rsidP="00A36C53">
      <w:pPr>
        <w:suppressAutoHyphens/>
        <w:jc w:val="left"/>
      </w:pPr>
      <w:r w:rsidRPr="00EB566E">
        <w:rPr>
          <w:noProof/>
          <w:lang w:val="nl-NL" w:eastAsia="zh-CN"/>
        </w:rPr>
      </w:r>
      <w:r w:rsidR="00B357D7" w:rsidRPr="00EB566E">
        <w:rPr>
          <w:noProof/>
          <w:lang w:val="nl-NL" w:eastAsia="zh-CN"/>
        </w:rPr>
        <w:pict>
          <v:shape id="Text Box 421" o:spid="_x0000_s1107" type="#_x0000_t202" style="width:257.5pt;height:64.5pt;visibility:visible;mso-position-horizontal-relative:char;mso-position-vertical-relative:line" stroked="f">
            <v:textbox style="mso-fit-shape-to-text:t" inset="0,0,0,0">
              <w:txbxContent>
                <w:p w:rsidR="00C101B1" w:rsidRDefault="00C101B1"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C101B1" w:rsidRPr="00045CA4" w:rsidRDefault="00C101B1" w:rsidP="00AC54F7">
                  <w:pPr>
                    <w:pStyle w:val="Epgrafe"/>
                  </w:pPr>
                  <w:bookmarkStart w:id="126" w:name="_Ref477018912"/>
                  <w:proofErr w:type="gramStart"/>
                  <w:r w:rsidRPr="00045CA4">
                    <w:t xml:space="preserve">Supplemental Table </w:t>
                  </w:r>
                  <w:fldSimple w:instr=" SEQ Supplemental_Table \* ARABIC ">
                    <w:r>
                      <w:rPr>
                        <w:noProof/>
                      </w:rPr>
                      <w:t>1</w:t>
                    </w:r>
                  </w:fldSimple>
                  <w:bookmarkEnd w:id="126"/>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EB566E"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270F81">
        <w:rPr>
          <w:sz w:val="24"/>
        </w:rPr>
        <w:fldChar w:fldCharType="separate"/>
      </w:r>
      <w:r w:rsidR="002848CD" w:rsidRPr="00270F81">
        <w:rPr>
          <w:noProof/>
          <w:sz w:val="24"/>
        </w:rPr>
        <w:t>(van den Broek et al., 2015)</w:t>
      </w:r>
      <w:r w:rsidR="00EB566E"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Pr="00270F81" w:rsidRDefault="00977B4D" w:rsidP="00C0748A">
      <w:pPr>
        <w:pStyle w:val="Ttulo1"/>
        <w:numPr>
          <w:ilvl w:val="0"/>
          <w:numId w:val="6"/>
        </w:numPr>
        <w:suppressAutoHyphens/>
        <w:spacing w:before="0" w:after="0" w:line="240" w:lineRule="auto"/>
        <w:jc w:val="left"/>
        <w:rPr>
          <w:rFonts w:ascii="Times" w:hAnsi="Times"/>
          <w:sz w:val="24"/>
          <w:szCs w:val="24"/>
        </w:rPr>
      </w:pPr>
      <w:bookmarkStart w:id="127" w:name="_Toc477564352"/>
      <w:bookmarkStart w:id="128" w:name="_Toc478487843"/>
      <w:r w:rsidRPr="00270F81">
        <w:rPr>
          <w:rFonts w:ascii="Times" w:hAnsi="Times"/>
          <w:sz w:val="24"/>
          <w:szCs w:val="24"/>
        </w:rPr>
        <w:t xml:space="preserve">Estimating insert size and insert size standard deviation from the </w:t>
      </w:r>
      <w:r w:rsidRPr="00B357D7">
        <w:rPr>
          <w:rFonts w:ascii="Times" w:hAnsi="Times"/>
          <w:i/>
          <w:sz w:val="24"/>
          <w:szCs w:val="24"/>
        </w:rPr>
        <w:t xml:space="preserve">S.pastorianus </w:t>
      </w:r>
      <w:r w:rsidRPr="00270F81">
        <w:rPr>
          <w:rFonts w:ascii="Times" w:hAnsi="Times"/>
          <w:sz w:val="24"/>
          <w:szCs w:val="24"/>
        </w:rPr>
        <w:t>CBS1483 libraries to recreate simulated reads of same characteristics</w:t>
      </w:r>
      <w:bookmarkEnd w:id="127"/>
      <w:bookmarkEnd w:id="128"/>
      <w:r w:rsidR="00EB566E" w:rsidRPr="00270F81">
        <w:rPr>
          <w:rFonts w:ascii="Times" w:hAnsi="Times"/>
          <w:sz w:val="24"/>
          <w:szCs w:val="24"/>
        </w:rPr>
        <w:fldChar w:fldCharType="begin"/>
      </w:r>
      <w:r w:rsidR="00203650" w:rsidRPr="00270F81">
        <w:rPr>
          <w:rFonts w:ascii="Times" w:hAnsi="Times"/>
          <w:sz w:val="24"/>
          <w:szCs w:val="24"/>
        </w:rPr>
        <w:instrText xml:space="preserve"> XE "Estimating insert size and insert size standard deviation from the S.pastorianus CBS1483 libraries to recreate simulated reads of same characteristics" </w:instrText>
      </w:r>
      <w:r w:rsidR="00EB566E" w:rsidRPr="00270F81">
        <w:rPr>
          <w:rFonts w:ascii="Times" w:hAnsi="Times"/>
          <w:sz w:val="24"/>
          <w:szCs w:val="24"/>
        </w:rPr>
        <w:fldChar w:fldCharType="end"/>
      </w:r>
      <w:r w:rsidRPr="00270F81">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EB566E" w:rsidP="00A36C53">
      <w:pPr>
        <w:suppressAutoHyphens/>
      </w:pPr>
      <w:r w:rsidRPr="00EB566E">
        <w:rPr>
          <w:noProof/>
          <w:lang w:val="nl-NL" w:eastAsia="zh-CN"/>
        </w:rPr>
      </w:r>
      <w:r w:rsidR="00AC54F7" w:rsidRPr="00EB566E">
        <w:rPr>
          <w:noProof/>
          <w:lang w:val="nl-NL" w:eastAsia="zh-CN"/>
        </w:rPr>
        <w:pict>
          <v:shape id="Text Box 420" o:spid="_x0000_s1106" type="#_x0000_t202" style="width:456.85pt;height:188.95pt;visibility:visible;mso-position-horizontal-relative:char;mso-position-vertical-relative:line" stroked="f">
            <v:textbox style="mso-fit-shape-to-text:t" inset="0,0,0,0">
              <w:txbxContent>
                <w:p w:rsidR="00C101B1" w:rsidRDefault="00C101B1"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0"/>
                                <a:stretch>
                                  <a:fillRect/>
                                </a:stretch>
                              </pic:blipFill>
                              <pic:spPr>
                                <a:xfrm>
                                  <a:off x="0" y="0"/>
                                  <a:ext cx="5759450" cy="1917929"/>
                                </a:xfrm>
                                <a:prstGeom prst="rect">
                                  <a:avLst/>
                                </a:prstGeom>
                              </pic:spPr>
                            </pic:pic>
                          </a:graphicData>
                        </a:graphic>
                      </wp:inline>
                    </w:drawing>
                  </w:r>
                </w:p>
                <w:p w:rsidR="00C101B1" w:rsidRPr="00270F81" w:rsidRDefault="00C101B1" w:rsidP="00AC54F7">
                  <w:pPr>
                    <w:pStyle w:val="Epgrafe"/>
                    <w:rPr>
                      <w:b/>
                    </w:rPr>
                  </w:pPr>
                  <w:bookmarkStart w:id="129" w:name="_Ref477094396"/>
                  <w:bookmarkStart w:id="130" w:name="_Ref477094382"/>
                  <w:r w:rsidRPr="00045CA4">
                    <w:t xml:space="preserve">Supplemental Figure </w:t>
                  </w:r>
                  <w:fldSimple w:instr=" SEQ Supplemental_Figure \* ARABIC ">
                    <w:r>
                      <w:rPr>
                        <w:noProof/>
                      </w:rPr>
                      <w:t>1</w:t>
                    </w:r>
                  </w:fldSimple>
                  <w:bookmarkEnd w:id="129"/>
                  <w:r>
                    <w:t xml:space="preserve"> </w:t>
                  </w:r>
                  <w:r w:rsidRPr="00270F81">
                    <w:rPr>
                      <w:b/>
                    </w:rPr>
                    <w:t xml:space="preserve">Insert size mean and standard deviation of 3kb library. After fitting a Gaussian distribution to the insert sizes of the library with </w:t>
                  </w:r>
                  <w:proofErr w:type="spellStart"/>
                  <w:r w:rsidRPr="00270F81">
                    <w:rPr>
                      <w:b/>
                    </w:rPr>
                    <w:t>Matlab</w:t>
                  </w:r>
                  <w:proofErr w:type="spellEnd"/>
                  <w:r w:rsidRPr="00270F81">
                    <w:rPr>
                      <w:b/>
                    </w:rPr>
                    <w:t>, we obtain the mean and its standard deviation. The first cluster at the left side of the insert size distribution is ignored, considered to be error reads.</w:t>
                  </w:r>
                  <w:bookmarkEnd w:id="130"/>
                </w:p>
              </w:txbxContent>
            </v:textbox>
            <w10:wrap type="none"/>
            <w10:anchorlock/>
          </v:shape>
        </w:pict>
      </w:r>
    </w:p>
    <w:p w:rsidR="006B4ED0" w:rsidRDefault="006B4ED0" w:rsidP="00A36C53">
      <w:pPr>
        <w:suppressAutoHyphens/>
      </w:pPr>
    </w:p>
    <w:p w:rsidR="00270F81" w:rsidRDefault="00270F81" w:rsidP="00A36C53">
      <w:pPr>
        <w:suppressAutoHyphens/>
      </w:pP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lastRenderedPageBreak/>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EB566E" w:rsidP="00A36C53">
      <w:pPr>
        <w:suppressAutoHyphens/>
        <w:spacing w:line="240" w:lineRule="auto"/>
        <w:rPr>
          <w:rFonts w:cs="Courier New"/>
          <w:szCs w:val="20"/>
        </w:rPr>
      </w:pPr>
      <w:r w:rsidRPr="00EB566E">
        <w:rPr>
          <w:rFonts w:cs="Courier New"/>
          <w:noProof/>
          <w:szCs w:val="20"/>
          <w:lang w:val="nl-NL" w:eastAsia="zh-CN"/>
        </w:rPr>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100%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91.03%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8.96%</w:t>
                        </w:r>
                      </w:p>
                    </w:tc>
                  </w:tr>
                  <w:tr w:rsidR="00C101B1"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rPr>
                            <w:rFonts w:cs="Courier New"/>
                            <w:sz w:val="24"/>
                            <w:szCs w:val="20"/>
                          </w:rPr>
                        </w:pPr>
                      </w:p>
                    </w:tc>
                  </w:tr>
                  <w:tr w:rsidR="00C101B1"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0.45%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2.55%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5.67% </w:t>
                        </w:r>
                      </w:p>
                    </w:tc>
                  </w:tr>
                  <w:tr w:rsidR="00C101B1"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p>
                    </w:tc>
                  </w:tr>
                  <w:tr w:rsidR="00C101B1"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0.23% </w:t>
                        </w:r>
                      </w:p>
                    </w:tc>
                  </w:tr>
                  <w:tr w:rsidR="00C101B1"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0.07%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0.3% </w:t>
                        </w:r>
                      </w:p>
                    </w:tc>
                  </w:tr>
                  <w:tr w:rsidR="00C101B1"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C101B1" w:rsidRPr="00D6029F" w:rsidRDefault="00C101B1"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C101B1" w:rsidRPr="00D6029F" w:rsidRDefault="00C101B1" w:rsidP="00AC54F7">
                  <w:pPr>
                    <w:pStyle w:val="Epgrafe"/>
                  </w:pPr>
                  <w:bookmarkStart w:id="131" w:name="_Ref477093564"/>
                  <w:r w:rsidRPr="00D6029F">
                    <w:t xml:space="preserve">Supplemental Table </w:t>
                  </w:r>
                  <w:fldSimple w:instr=" SEQ Supplemental_Table \* ARABIC ">
                    <w:r>
                      <w:rPr>
                        <w:noProof/>
                      </w:rPr>
                      <w:t>2</w:t>
                    </w:r>
                  </w:fldSimple>
                  <w:bookmarkEnd w:id="131"/>
                  <w:r>
                    <w:t xml:space="preserve"> </w:t>
                  </w:r>
                  <w:r w:rsidRPr="00A2659A">
                    <w:rPr>
                      <w:b/>
                    </w:rPr>
                    <w:t xml:space="preserve">Variant calling statistics on </w:t>
                  </w:r>
                  <w:r w:rsidRPr="00A2659A">
                    <w:rPr>
                      <w:b/>
                      <w:iCs/>
                    </w:rPr>
                    <w:t>pastorianus</w:t>
                  </w:r>
                  <w:r w:rsidRPr="00A2659A">
                    <w:rPr>
                      <w:b/>
                    </w:rPr>
                    <w:t xml:space="preserve"> reads over </w:t>
                  </w:r>
                  <w:r w:rsidRPr="00A2659A">
                    <w:rPr>
                      <w:b/>
                      <w:iCs/>
                    </w:rPr>
                    <w:t>cerevisiae</w:t>
                  </w:r>
                  <w:r w:rsidRPr="00A2659A">
                    <w:rPr>
                      <w:b/>
                    </w:rPr>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EB566E">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EB566E">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EB566E" w:rsidP="00A36C53">
      <w:pPr>
        <w:suppressAutoHyphens/>
        <w:spacing w:line="240" w:lineRule="auto"/>
        <w:ind w:left="-142" w:firstLine="142"/>
      </w:pPr>
      <w:r w:rsidRPr="00EB566E">
        <w:rPr>
          <w:noProof/>
          <w:sz w:val="16"/>
          <w:lang w:val="nl-NL" w:eastAsia="zh-CN"/>
        </w:rPr>
      </w:r>
      <w:r w:rsidR="00B357D7" w:rsidRPr="00EB566E">
        <w:rPr>
          <w:noProof/>
          <w:sz w:val="16"/>
          <w:lang w:val="nl-NL" w:eastAsia="zh-CN"/>
        </w:rPr>
        <w:pict>
          <v:shape id="Text Box 419" o:spid="_x0000_s1105" type="#_x0000_t202" style="width:456.85pt;height:188.95pt;visibility:visible;mso-position-horizontal-relative:char;mso-position-vertical-relative:line" stroked="f">
            <v:textbox style="mso-fit-shape-to-text:t" inset="0,0,0,0">
              <w:txbxContent>
                <w:p w:rsidR="00C101B1" w:rsidRDefault="00C101B1"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1"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C101B1" w:rsidRDefault="00C101B1" w:rsidP="00AC54F7">
                  <w:pPr>
                    <w:pStyle w:val="Epgrafe"/>
                  </w:pPr>
                  <w:bookmarkStart w:id="132" w:name="_Ref478068183"/>
                  <w:bookmarkStart w:id="133" w:name="_Ref478068156"/>
                  <w:r>
                    <w:t xml:space="preserve">Supplemental Figure </w:t>
                  </w:r>
                  <w:fldSimple w:instr=" SEQ Supplemental_Figure \* ARABIC ">
                    <w:r>
                      <w:rPr>
                        <w:noProof/>
                      </w:rPr>
                      <w:t>2</w:t>
                    </w:r>
                  </w:fldSimple>
                  <w:bookmarkEnd w:id="132"/>
                  <w:r>
                    <w:t xml:space="preserve"> </w:t>
                  </w:r>
                  <w:r w:rsidRPr="00A2659A">
                    <w:rPr>
                      <w:b/>
                    </w:rPr>
                    <w:t>Composition of the Five simulated chromosomes and composition comparison of base content between the real S.cerevisiae chromosomes and the simulated ones</w:t>
                  </w:r>
                  <w:bookmarkEnd w:id="133"/>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4" w:name="_Toc477564353"/>
      <w:bookmarkStart w:id="135" w:name="_Toc478487844"/>
      <w:r w:rsidRPr="00270F81">
        <w:rPr>
          <w:rFonts w:ascii="Times" w:hAnsi="Times"/>
          <w:sz w:val="24"/>
          <w:szCs w:val="24"/>
        </w:rPr>
        <w:lastRenderedPageBreak/>
        <w:t>Optimizing the Newbler assembly</w:t>
      </w:r>
      <w:bookmarkEnd w:id="134"/>
      <w:bookmarkEnd w:id="135"/>
      <w:r w:rsidR="00EB566E"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EB566E"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EB566E"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EB566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EB566E"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EB566E" w:rsidP="00A36C53">
      <w:pPr>
        <w:suppressAutoHyphens/>
        <w:spacing w:line="240" w:lineRule="auto"/>
        <w:rPr>
          <w:rFonts w:cs="Courier New"/>
          <w:szCs w:val="20"/>
        </w:rPr>
      </w:pPr>
      <w:r w:rsidRPr="00EB566E">
        <w:rPr>
          <w:rFonts w:cs="Courier New"/>
          <w:noProof/>
          <w:szCs w:val="20"/>
          <w:lang w:val="nl-NL" w:eastAsia="zh-CN"/>
        </w:rPr>
      </w:r>
      <w:r w:rsidRPr="00EB566E">
        <w:rPr>
          <w:rFonts w:cs="Courier New"/>
          <w:noProof/>
          <w:szCs w:val="20"/>
          <w:lang w:val="nl-NL" w:eastAsia="zh-CN"/>
        </w:rPr>
        <w:pict>
          <v:shape id="Text Box 418" o:spid="_x0000_s1104" type="#_x0000_t202" style="width:444.3pt;height:384.55pt;visibility:visible;mso-position-horizontal-relative:char;mso-position-vertical-relative:line" stroked="f">
            <v:textbox inset="0,0,0,0">
              <w:txbxContent>
                <w:p w:rsidR="00C101B1" w:rsidRDefault="00C101B1"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C101B1" w:rsidRPr="00D01CFE" w:rsidRDefault="00C101B1" w:rsidP="00AC54F7">
                  <w:pPr>
                    <w:pStyle w:val="Epgrafe"/>
                  </w:pPr>
                  <w:bookmarkStart w:id="136" w:name="_Ref477371610"/>
                  <w:r w:rsidRPr="00B3147B">
                    <w:t xml:space="preserve">Supplemental Figure </w:t>
                  </w:r>
                  <w:fldSimple w:instr=" SEQ Supplemental_Figure \* ARABIC ">
                    <w:r>
                      <w:rPr>
                        <w:noProof/>
                      </w:rPr>
                      <w:t>3</w:t>
                    </w:r>
                  </w:fldSimple>
                  <w:bookmarkEnd w:id="136"/>
                  <w:r>
                    <w:t xml:space="preserve"> </w:t>
                  </w:r>
                  <w:r w:rsidRPr="00270F81">
                    <w:rPr>
                      <w:b/>
                    </w:rPr>
                    <w:t xml:space="preserve">Top left figure shows the difference between the total amount of </w:t>
                  </w:r>
                  <w:proofErr w:type="spellStart"/>
                  <w:r w:rsidRPr="00270F81">
                    <w:rPr>
                      <w:b/>
                    </w:rPr>
                    <w:t>Newbler’s</w:t>
                  </w:r>
                  <w:proofErr w:type="spellEnd"/>
                  <w:r w:rsidRPr="00270F81">
                    <w:rPr>
                      <w:b/>
                    </w:rPr>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270F81">
                    <w:rPr>
                      <w:b/>
                    </w:rPr>
                    <w:t>Quast</w:t>
                  </w:r>
                  <w:proofErr w:type="spellEnd"/>
                  <w:r w:rsidRPr="00270F81">
                    <w:rPr>
                      <w:b/>
                    </w:rPr>
                    <w:t xml:space="preserve"> </w:t>
                  </w:r>
                  <w:r w:rsidRPr="00270F81">
                    <w:rPr>
                      <w:b/>
                    </w:rPr>
                    <w:fldChar w:fldCharType="begin" w:fldLock="1"/>
                  </w:r>
                  <w:r w:rsidRPr="00270F81">
                    <w:rPr>
                      <w:b/>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270F81">
                    <w:rPr>
                      <w:b/>
                    </w:rPr>
                    <w:fldChar w:fldCharType="separate"/>
                  </w:r>
                  <w:r w:rsidRPr="00270F81">
                    <w:rPr>
                      <w:b/>
                      <w:noProof/>
                    </w:rPr>
                    <w:t>(Gurevich et al., 2013)</w:t>
                  </w:r>
                  <w:r w:rsidRPr="00270F81">
                    <w:rPr>
                      <w:b/>
                    </w:rPr>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EB566E">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EB566E">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EB566E" w:rsidP="00A36C53">
      <w:pPr>
        <w:suppressAutoHyphens/>
      </w:pPr>
      <w:r w:rsidRPr="00EB566E">
        <w:rPr>
          <w:noProof/>
          <w:lang w:val="nl-NL" w:eastAsia="zh-CN"/>
        </w:rPr>
      </w:r>
      <w:r w:rsidR="00B357D7" w:rsidRPr="00EB566E">
        <w:rPr>
          <w:noProof/>
          <w:lang w:val="nl-NL" w:eastAsia="zh-CN"/>
        </w:rPr>
        <w:pict>
          <v:shape id="Text Box 417" o:spid="_x0000_s1103" type="#_x0000_t202" style="width:487pt;height:63.75pt;visibility:visible;mso-position-horizontal-relative:char;mso-position-vertical-relative:line" stroked="f">
            <v:textbox style="mso-fit-shape-to-text:t" inset="0,0,0,0">
              <w:txbxContent>
                <w:p w:rsidR="00C101B1" w:rsidRDefault="00C101B1"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C101B1" w:rsidRPr="006B4ED0" w:rsidRDefault="00C101B1" w:rsidP="00AC54F7">
                  <w:pPr>
                    <w:pStyle w:val="Epgrafe"/>
                  </w:pPr>
                  <w:bookmarkStart w:id="137" w:name="_Ref477376552"/>
                  <w:r>
                    <w:t xml:space="preserve">Supplemental Table </w:t>
                  </w:r>
                  <w:fldSimple w:instr=" SEQ Supplemental_Table \* ARABIC ">
                    <w:r>
                      <w:rPr>
                        <w:noProof/>
                      </w:rPr>
                      <w:t>3</w:t>
                    </w:r>
                  </w:fldSimple>
                  <w:bookmarkEnd w:id="137"/>
                  <w:r>
                    <w:t xml:space="preserve"> </w:t>
                  </w:r>
                  <w:r w:rsidRPr="00270F81">
                    <w:rPr>
                      <w:b/>
                    </w:rPr>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38" w:name="_Toc477564354"/>
      <w:bookmarkStart w:id="139" w:name="_Toc478487845"/>
      <w:proofErr w:type="gramStart"/>
      <w:r w:rsidRPr="007C09FB">
        <w:rPr>
          <w:rFonts w:ascii="Times New Roman" w:hAnsi="Times New Roman"/>
          <w:sz w:val="24"/>
        </w:rPr>
        <w:lastRenderedPageBreak/>
        <w:t>Using the allele frequencies to disambiguate the ploidy ratio.</w:t>
      </w:r>
      <w:bookmarkEnd w:id="138"/>
      <w:bookmarkEnd w:id="139"/>
      <w:proofErr w:type="gramEnd"/>
      <w:r w:rsidR="00EB566E">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EB566E">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AC54F7">
      <w:pPr>
        <w:pStyle w:val="Epgrafe"/>
      </w:pPr>
      <w:bookmarkStart w:id="140" w:name="_Ref477203987"/>
      <w:r w:rsidRPr="00462464">
        <w:t xml:space="preserve">Supplemental Figure </w:t>
      </w:r>
      <w:r w:rsidR="00EB566E">
        <w:fldChar w:fldCharType="begin"/>
      </w:r>
      <w:r w:rsidR="00791E9B">
        <w:instrText xml:space="preserve"> SEQ Supplemental_Figure \* ARABIC </w:instrText>
      </w:r>
      <w:r w:rsidR="00EB566E">
        <w:fldChar w:fldCharType="separate"/>
      </w:r>
      <w:r w:rsidR="001B0C30">
        <w:rPr>
          <w:noProof/>
        </w:rPr>
        <w:t>4</w:t>
      </w:r>
      <w:r w:rsidR="00EB566E">
        <w:rPr>
          <w:noProof/>
        </w:rPr>
        <w:fldChar w:fldCharType="end"/>
      </w:r>
      <w:bookmarkEnd w:id="140"/>
      <w:r>
        <w:t xml:space="preserve"> </w:t>
      </w:r>
      <w:r w:rsidRPr="00B815AA">
        <w:rPr>
          <w:b/>
        </w:rPr>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B815AA">
        <w:rPr>
          <w:b/>
        </w:rPr>
        <w:t>on</w:t>
      </w:r>
      <w:r w:rsidRPr="00B815AA">
        <w:rPr>
          <w:b/>
        </w:rPr>
        <w:t xml:space="preserve"> the 0.5 </w:t>
      </w:r>
      <w:r w:rsidR="00462464" w:rsidRPr="00B815AA">
        <w:rPr>
          <w:b/>
        </w:rPr>
        <w:t>value</w:t>
      </w:r>
      <w:r w:rsidRPr="00B815AA">
        <w:rPr>
          <w:b/>
        </w:rPr>
        <w:t xml:space="preserve"> indicates a copy number of two </w:t>
      </w:r>
      <w:r w:rsidR="00462464" w:rsidRPr="00B815AA">
        <w:rPr>
          <w:b/>
        </w:rPr>
        <w:t>for chromosome</w:t>
      </w:r>
      <w:r w:rsidRPr="00B815AA">
        <w:rPr>
          <w:b/>
        </w:rPr>
        <w:t xml:space="preserve"> 10 (most </w:t>
      </w:r>
      <w:r w:rsidR="00462464" w:rsidRPr="00B815AA">
        <w:rPr>
          <w:b/>
        </w:rPr>
        <w:t xml:space="preserve">right </w:t>
      </w:r>
      <w:r w:rsidRPr="00B815AA">
        <w:rPr>
          <w:b/>
        </w:rPr>
        <w:t xml:space="preserve">figure).  A plot with two peaks around 0.33 and </w:t>
      </w:r>
      <w:proofErr w:type="gramStart"/>
      <w:r w:rsidRPr="00B815AA">
        <w:rPr>
          <w:b/>
        </w:rPr>
        <w:t>0.66,</w:t>
      </w:r>
      <w:proofErr w:type="gramEnd"/>
      <w:r w:rsidRPr="00B815AA">
        <w:rPr>
          <w:b/>
        </w:rPr>
        <w:t xml:space="preserve"> indicates a copy number of 3 for chromosomes 1, 2 and 4</w:t>
      </w:r>
      <w:r w:rsidR="00462464" w:rsidRPr="00B815AA">
        <w:rPr>
          <w:b/>
        </w:rPr>
        <w:t xml:space="preserve"> (first, second and fourth</w:t>
      </w:r>
      <w:r w:rsidRPr="00B815AA">
        <w:rPr>
          <w:b/>
        </w:rPr>
        <w:t xml:space="preserve"> plots). </w:t>
      </w:r>
      <w:r w:rsidR="00462464" w:rsidRPr="00B815AA">
        <w:rPr>
          <w:b/>
        </w:rPr>
        <w:t xml:space="preserve"> P</w:t>
      </w:r>
      <w:r w:rsidRPr="00B815AA">
        <w:rPr>
          <w:b/>
        </w:rPr>
        <w:t xml:space="preserve">eaks </w:t>
      </w:r>
      <w:r w:rsidR="00462464" w:rsidRPr="00B815AA">
        <w:rPr>
          <w:b/>
        </w:rPr>
        <w:t>around</w:t>
      </w:r>
      <w:r w:rsidRPr="00B815AA">
        <w:rPr>
          <w:b/>
        </w:rPr>
        <w:t xml:space="preserve"> </w:t>
      </w:r>
      <w:proofErr w:type="gramStart"/>
      <w:r w:rsidR="00462464" w:rsidRPr="00B815AA">
        <w:rPr>
          <w:b/>
        </w:rPr>
        <w:t>0.33 ,</w:t>
      </w:r>
      <w:proofErr w:type="gramEnd"/>
      <w:r w:rsidR="00462464" w:rsidRPr="00B815AA">
        <w:rPr>
          <w:b/>
        </w:rPr>
        <w:t xml:space="preserve"> 0.66 and</w:t>
      </w:r>
      <w:r w:rsidRPr="00B815AA">
        <w:rPr>
          <w:b/>
        </w:rPr>
        <w:t xml:space="preserve"> 0.5</w:t>
      </w:r>
      <w:r w:rsidR="00462464" w:rsidRPr="00B815AA">
        <w:rPr>
          <w:b/>
        </w:rPr>
        <w:t xml:space="preserve"> values suggests</w:t>
      </w:r>
      <w:r w:rsidRPr="00B815AA">
        <w:rPr>
          <w:b/>
        </w:rPr>
        <w:t xml:space="preserve"> a copy number of 4 </w:t>
      </w:r>
      <w:r w:rsidR="00462464" w:rsidRPr="00B815AA">
        <w:rPr>
          <w:b/>
        </w:rPr>
        <w:t>for</w:t>
      </w:r>
      <w:r w:rsidRPr="00B815AA">
        <w:rPr>
          <w:b/>
        </w:rPr>
        <w:t xml:space="preserve"> chromo</w:t>
      </w:r>
      <w:r w:rsidR="00462464" w:rsidRPr="00B815AA">
        <w:rPr>
          <w:b/>
        </w:rPr>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EB566E" w:rsidP="00A36C53">
      <w:pPr>
        <w:suppressAutoHyphens/>
        <w:autoSpaceDE w:val="0"/>
        <w:autoSpaceDN w:val="0"/>
        <w:adjustRightInd w:val="0"/>
        <w:spacing w:line="240" w:lineRule="auto"/>
        <w:jc w:val="left"/>
        <w:rPr>
          <w:sz w:val="24"/>
        </w:rPr>
      </w:pPr>
      <w:r w:rsidRPr="00EB566E">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C101B1" w:rsidRDefault="00C101B1"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5"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C101B1" w:rsidRDefault="00C101B1" w:rsidP="00AC54F7">
                  <w:pPr>
                    <w:pStyle w:val="Epgrafe"/>
                  </w:pPr>
                  <w:bookmarkStart w:id="141" w:name="_Ref477207650"/>
                  <w:r w:rsidRPr="00511CCA">
                    <w:t xml:space="preserve">Supplemental Figure </w:t>
                  </w:r>
                  <w:fldSimple w:instr=" SEQ Supplemental_Figure \* ARABIC ">
                    <w:r>
                      <w:rPr>
                        <w:noProof/>
                      </w:rPr>
                      <w:t>5</w:t>
                    </w:r>
                  </w:fldSimple>
                  <w:bookmarkEnd w:id="141"/>
                  <w:r>
                    <w:t xml:space="preserve"> </w:t>
                  </w:r>
                  <w:r w:rsidRPr="00B815AA">
                    <w:rPr>
                      <w:b/>
                    </w:rPr>
                    <w:t xml:space="preserve">Simulated CBS1483 allele </w:t>
                  </w:r>
                  <w:proofErr w:type="spellStart"/>
                  <w:r w:rsidRPr="00B815AA">
                    <w:rPr>
                      <w:b/>
                    </w:rPr>
                    <w:t>feequencies</w:t>
                  </w:r>
                  <w:proofErr w:type="spellEnd"/>
                  <w:r w:rsidRPr="00B815AA">
                    <w:rPr>
                      <w:b/>
                    </w:rPr>
                    <w:t xml:space="preserve"> from 1</w:t>
                  </w:r>
                  <w:r w:rsidRPr="00B815AA">
                    <w:rPr>
                      <w:b/>
                      <w:vertAlign w:val="superscript"/>
                    </w:rPr>
                    <w:t>st</w:t>
                  </w:r>
                  <w:r w:rsidRPr="00B815AA">
                    <w:rPr>
                      <w:b/>
                    </w:rPr>
                    <w:t xml:space="preserve"> and 2</w:t>
                  </w:r>
                  <w:r w:rsidRPr="00B815AA">
                    <w:rPr>
                      <w:b/>
                      <w:vertAlign w:val="superscript"/>
                    </w:rPr>
                    <w:t>nd</w:t>
                  </w:r>
                  <w:r w:rsidRPr="00B815AA">
                    <w:rPr>
                      <w:b/>
                    </w:rPr>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2" w:name="_Results_of_the"/>
      <w:bookmarkStart w:id="143" w:name="_Ref477475179"/>
      <w:bookmarkStart w:id="144" w:name="_Toc477564355"/>
      <w:bookmarkStart w:id="145" w:name="_Toc478487846"/>
      <w:bookmarkEnd w:id="142"/>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3"/>
      <w:bookmarkEnd w:id="144"/>
      <w:bookmarkEnd w:id="145"/>
      <w:r w:rsidR="00EB566E">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EB566E">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7"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AC54F7">
      <w:pPr>
        <w:pStyle w:val="Epgrafe"/>
        <w:rPr>
          <w:rFonts w:asciiTheme="minorHAnsi" w:hAnsiTheme="minorHAnsi" w:cstheme="minorHAnsi"/>
          <w:color w:val="000000" w:themeColor="text1"/>
          <w:szCs w:val="20"/>
          <w:lang w:eastAsia="en-IN"/>
        </w:rPr>
      </w:pPr>
      <w:bookmarkStart w:id="146" w:name="_Ref477475591"/>
      <w:r w:rsidRPr="005E456A">
        <w:t xml:space="preserve">Supplemental Figure </w:t>
      </w:r>
      <w:r w:rsidR="00EB566E">
        <w:fldChar w:fldCharType="begin"/>
      </w:r>
      <w:r w:rsidR="00791E9B">
        <w:instrText xml:space="preserve"> SEQ Supplemental_Figure \* ARABIC </w:instrText>
      </w:r>
      <w:r w:rsidR="00EB566E">
        <w:fldChar w:fldCharType="separate"/>
      </w:r>
      <w:r w:rsidR="001B0C30">
        <w:rPr>
          <w:noProof/>
        </w:rPr>
        <w:t>6</w:t>
      </w:r>
      <w:r w:rsidR="00EB566E">
        <w:rPr>
          <w:noProof/>
        </w:rPr>
        <w:fldChar w:fldCharType="end"/>
      </w:r>
      <w:bookmarkEnd w:id="146"/>
      <w:r>
        <w:t xml:space="preserve"> </w:t>
      </w:r>
      <w:r w:rsidRPr="00B815AA">
        <w:rPr>
          <w:b/>
        </w:rPr>
        <w:t xml:space="preserve">Naïve smoother fit to Simulated genome with </w:t>
      </w:r>
      <w:proofErr w:type="gramStart"/>
      <w:r w:rsidRPr="00B815AA">
        <w:rPr>
          <w:b/>
        </w:rPr>
        <w:t>wl=</w:t>
      </w:r>
      <w:proofErr w:type="gramEnd"/>
      <w:r w:rsidRPr="00B815AA">
        <w:rPr>
          <w:b/>
        </w:rPr>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8"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AC54F7">
      <w:pPr>
        <w:pStyle w:val="Epgrafe"/>
        <w:rPr>
          <w:rFonts w:ascii="Courier New" w:hAnsi="Courier New" w:cs="Courier New"/>
          <w:color w:val="000000" w:themeColor="text1"/>
          <w:szCs w:val="20"/>
          <w:lang w:eastAsia="en-IN"/>
        </w:rPr>
      </w:pPr>
      <w:r w:rsidRPr="005E456A">
        <w:t xml:space="preserve">Supplemental Figure </w:t>
      </w:r>
      <w:r w:rsidR="00EB566E">
        <w:fldChar w:fldCharType="begin"/>
      </w:r>
      <w:r w:rsidR="00791E9B">
        <w:instrText xml:space="preserve"> SEQ Supplemental_Figure \* ARABIC </w:instrText>
      </w:r>
      <w:r w:rsidR="00EB566E">
        <w:fldChar w:fldCharType="separate"/>
      </w:r>
      <w:r w:rsidR="001B0C30">
        <w:rPr>
          <w:noProof/>
        </w:rPr>
        <w:t>7</w:t>
      </w:r>
      <w:r w:rsidR="00EB566E">
        <w:rPr>
          <w:noProof/>
        </w:rPr>
        <w:fldChar w:fldCharType="end"/>
      </w:r>
      <w:r>
        <w:t xml:space="preserve"> </w:t>
      </w:r>
      <w:r w:rsidRPr="00B815AA">
        <w:rPr>
          <w:b/>
        </w:rPr>
        <w:t xml:space="preserve">Naïve smoother fit to CBS1483 Baseclear genome with </w:t>
      </w:r>
      <w:proofErr w:type="gramStart"/>
      <w:r w:rsidRPr="00B815AA">
        <w:rPr>
          <w:b/>
        </w:rPr>
        <w:t>wl=</w:t>
      </w:r>
      <w:proofErr w:type="gramEnd"/>
      <w:r w:rsidRPr="00B815AA">
        <w:rPr>
          <w:b/>
        </w:rPr>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7" w:name="_Toc477564356"/>
      <w:bookmarkStart w:id="148" w:name="_Toc478487847"/>
      <w:r w:rsidRPr="004E5C7F">
        <w:rPr>
          <w:rFonts w:ascii="Times New Roman" w:hAnsi="Times New Roman"/>
          <w:sz w:val="24"/>
        </w:rPr>
        <w:lastRenderedPageBreak/>
        <w:t>Ploidy estimation fragmentation per round for different window sizes.</w:t>
      </w:r>
      <w:bookmarkEnd w:id="147"/>
      <w:bookmarkEnd w:id="148"/>
      <w:r w:rsidR="00EB566E">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EB566E">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B815AA" w:rsidRDefault="004F4265" w:rsidP="00AC54F7">
      <w:pPr>
        <w:pStyle w:val="Epgrafe"/>
        <w:rPr>
          <w:rFonts w:asciiTheme="majorHAnsi" w:hAnsiTheme="majorHAnsi"/>
          <w:b/>
          <w:color w:val="000000" w:themeColor="text1"/>
          <w:lang w:eastAsia="en-IN"/>
        </w:rPr>
      </w:pPr>
      <w:bookmarkStart w:id="149" w:name="_Ref477547013"/>
      <w:r w:rsidRPr="00E03C8F">
        <w:t xml:space="preserve">Supplemental Table </w:t>
      </w:r>
      <w:r w:rsidR="00EB566E">
        <w:fldChar w:fldCharType="begin"/>
      </w:r>
      <w:r w:rsidR="00791E9B">
        <w:instrText xml:space="preserve"> SEQ Supplemental_Table \* ARABIC </w:instrText>
      </w:r>
      <w:r w:rsidR="00EB566E">
        <w:fldChar w:fldCharType="separate"/>
      </w:r>
      <w:r w:rsidR="001B0C30">
        <w:rPr>
          <w:noProof/>
        </w:rPr>
        <w:t>4</w:t>
      </w:r>
      <w:r w:rsidR="00EB566E">
        <w:rPr>
          <w:noProof/>
        </w:rPr>
        <w:fldChar w:fldCharType="end"/>
      </w:r>
      <w:bookmarkEnd w:id="149"/>
      <w:r w:rsidRPr="00E03C8F">
        <w:t xml:space="preserve"> </w:t>
      </w:r>
      <w:r w:rsidRPr="00B815AA">
        <w:rPr>
          <w:b/>
        </w:rPr>
        <w:t xml:space="preserve">Ploidy estimation fragmentation per round for different window sizes. Running </w:t>
      </w:r>
      <w:r w:rsidR="00FD549A" w:rsidRPr="00B815AA">
        <w:rPr>
          <w:b/>
        </w:rPr>
        <w:t>PEDCA</w:t>
      </w:r>
      <w:r w:rsidRPr="00B815AA">
        <w:rPr>
          <w:b/>
        </w:rPr>
        <w:t xml:space="preserve"> on the Baseclear1483 sequencing shows different amounts</w:t>
      </w:r>
      <w:r w:rsidR="00E03C8F" w:rsidRPr="00B815AA">
        <w:rPr>
          <w:b/>
        </w:rPr>
        <w:t xml:space="preserve"> of </w:t>
      </w:r>
      <w:r w:rsidRPr="00B815AA">
        <w:rPr>
          <w:b/>
        </w:rPr>
        <w:t xml:space="preserve">ploidy estimation fragmentation depending of the initial window size. If the initial </w:t>
      </w:r>
      <w:proofErr w:type="gramStart"/>
      <w:r w:rsidRPr="00B815AA">
        <w:rPr>
          <w:b/>
          <w:i/>
        </w:rPr>
        <w:t>wl</w:t>
      </w:r>
      <w:proofErr w:type="gramEnd"/>
      <w:r w:rsidRPr="00B815AA">
        <w:rPr>
          <w:b/>
        </w:rPr>
        <w:t xml:space="preserve"> is too small, the majority of the contigs will have too many coverage data points with so much noise than the estimation might be compromised. Since the second </w:t>
      </w:r>
      <w:proofErr w:type="gramStart"/>
      <w:r w:rsidRPr="00B815AA">
        <w:rPr>
          <w:b/>
          <w:i/>
        </w:rPr>
        <w:t>wl</w:t>
      </w:r>
      <w:proofErr w:type="gramEnd"/>
      <w:r w:rsidRPr="00B815AA">
        <w:rPr>
          <w:b/>
        </w:rPr>
        <w:t xml:space="preserve"> will be adapted to the smallest contig unsolved, (and only the small one</w:t>
      </w:r>
      <w:r w:rsidR="00E03C8F" w:rsidRPr="00B815AA">
        <w:rPr>
          <w:b/>
        </w:rPr>
        <w:t>s</w:t>
      </w:r>
      <w:r w:rsidRPr="00B815AA">
        <w:rPr>
          <w:b/>
        </w:rPr>
        <w:t xml:space="preserve"> </w:t>
      </w:r>
      <w:r w:rsidR="00E03C8F" w:rsidRPr="00B815AA">
        <w:rPr>
          <w:b/>
        </w:rPr>
        <w:t>will be</w:t>
      </w:r>
      <w:r w:rsidRPr="00B815AA">
        <w:rPr>
          <w:b/>
        </w:rPr>
        <w:t xml:space="preserve"> likely to have been solved) the second run will be bet</w:t>
      </w:r>
      <w:r w:rsidR="00E03C8F" w:rsidRPr="00B815AA">
        <w:rPr>
          <w:b/>
        </w:rPr>
        <w:t>ter fit to solve the big contigs with less fragmentation</w:t>
      </w:r>
      <w:r w:rsidRPr="00B815AA">
        <w:rPr>
          <w:b/>
        </w:rPr>
        <w:t>.</w:t>
      </w:r>
      <w:r w:rsidR="00E03C8F" w:rsidRPr="00B815AA">
        <w:rPr>
          <w:b/>
        </w:rPr>
        <w:t xml:space="preserve"> In the other hand a very big </w:t>
      </w:r>
      <w:proofErr w:type="gramStart"/>
      <w:r w:rsidR="00E03C8F" w:rsidRPr="00B815AA">
        <w:rPr>
          <w:b/>
          <w:i/>
        </w:rPr>
        <w:t>wl</w:t>
      </w:r>
      <w:proofErr w:type="gramEnd"/>
      <w:r w:rsidR="00E03C8F" w:rsidRPr="00B815AA">
        <w:rPr>
          <w:b/>
        </w:rPr>
        <w:t xml:space="preserve"> will not solve many of contigs, certainly not the smallest ones, the second </w:t>
      </w:r>
      <w:r w:rsidR="00E03C8F" w:rsidRPr="00B815AA">
        <w:rPr>
          <w:b/>
          <w:i/>
        </w:rPr>
        <w:t>wl</w:t>
      </w:r>
      <w:r w:rsidR="00E03C8F" w:rsidRPr="00B815AA">
        <w:rPr>
          <w:b/>
        </w:rPr>
        <w:t xml:space="preserve"> adapted to the smallest unsolved contig which will not contribute much to provide continuous estimations for the rest of the genome. There is a range of ideal initial </w:t>
      </w:r>
      <w:proofErr w:type="gramStart"/>
      <w:r w:rsidR="00E03C8F" w:rsidRPr="00B815AA">
        <w:rPr>
          <w:b/>
          <w:i/>
        </w:rPr>
        <w:t>wl</w:t>
      </w:r>
      <w:proofErr w:type="gramEnd"/>
      <w:r w:rsidR="00E03C8F" w:rsidRPr="00B815AA">
        <w:rPr>
          <w:b/>
        </w:rPr>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0" w:name="_Ref477527102"/>
      <w:bookmarkStart w:id="151" w:name="_Toc477564357"/>
      <w:bookmarkStart w:id="152"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0"/>
      <w:bookmarkEnd w:id="151"/>
      <w:bookmarkEnd w:id="152"/>
      <w:r w:rsidR="00EB566E">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EB566E">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79"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0"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3" w:name="_Ref477548755"/>
      <w:bookmarkStart w:id="154" w:name="_Toc477564358"/>
      <w:bookmarkStart w:id="155" w:name="_Toc478487849"/>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153"/>
      <w:bookmarkEnd w:id="154"/>
      <w:bookmarkEnd w:id="155"/>
      <w:r w:rsidR="00EB566E">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EB566E">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7"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8"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89"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0"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1"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2" cstate="print"/>
                    <a:stretch>
                      <a:fillRect/>
                    </a:stretch>
                  </pic:blipFill>
                  <pic:spPr>
                    <a:xfrm>
                      <a:off x="0" y="0"/>
                      <a:ext cx="3286125"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3"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4"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8"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9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0"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2"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4"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8"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0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0"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2"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4"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5"/>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C0748A">
      <w:pPr>
        <w:pStyle w:val="Ttulo1"/>
        <w:numPr>
          <w:ilvl w:val="0"/>
          <w:numId w:val="6"/>
        </w:numPr>
        <w:suppressAutoHyphens/>
        <w:spacing w:before="0" w:after="120"/>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6" w:name="_Toc477564359"/>
      <w:bookmarkStart w:id="157" w:name="_Ref477797653"/>
      <w:bookmarkStart w:id="158"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cted window sizes (2Kb</w:t>
      </w:r>
      <w:proofErr w:type="gramStart"/>
      <w:r w:rsidRPr="00B815AA">
        <w:rPr>
          <w:rFonts w:ascii="Times New Roman" w:hAnsi="Times New Roman"/>
          <w:sz w:val="22"/>
        </w:rPr>
        <w:t>,1Kb,750,500,400</w:t>
      </w:r>
      <w:proofErr w:type="gramEnd"/>
      <w:r w:rsidRPr="00B815AA">
        <w:rPr>
          <w:rFonts w:ascii="Times New Roman" w:hAnsi="Times New Roman"/>
          <w:sz w:val="22"/>
        </w:rPr>
        <w:t xml:space="preserve"> and 16bp)</w:t>
      </w:r>
      <w:bookmarkEnd w:id="156"/>
      <w:bookmarkEnd w:id="157"/>
      <w:bookmarkEnd w:id="158"/>
      <w:r w:rsidR="00EB566E"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EB566E"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8"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39"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0"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1"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2"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3" cstate="print"/>
                    <a:stretch>
                      <a:fillRect/>
                    </a:stretch>
                  </pic:blipFill>
                  <pic:spPr>
                    <a:xfrm>
                      <a:off x="0" y="0"/>
                      <a:ext cx="3286123" cy="1971674"/>
                    </a:xfrm>
                    <a:prstGeom prst="rect">
                      <a:avLst/>
                    </a:prstGeom>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4"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5"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7"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49"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1"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3"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5"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7"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59"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1"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3"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5"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5"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4"/>
                    </a:xfrm>
                    <a:prstGeom prst="rect">
                      <a:avLst/>
                    </a:prstGeom>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89" cstate="print"/>
                    <a:stretch>
                      <a:fillRect/>
                    </a:stretch>
                  </pic:blipFill>
                  <pic:spPr>
                    <a:xfrm>
                      <a:off x="0" y="0"/>
                      <a:ext cx="3286125" cy="1971675"/>
                    </a:xfrm>
                    <a:prstGeom prst="rect">
                      <a:avLst/>
                    </a:prstGeom>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59" w:name="_Toc477564360"/>
      <w:bookmarkStart w:id="160" w:name="_Toc478487851"/>
      <w:r w:rsidRPr="003426BB">
        <w:rPr>
          <w:rFonts w:ascii="Times New Roman" w:hAnsi="Times New Roman"/>
          <w:color w:val="000000" w:themeColor="text1"/>
          <w:sz w:val="24"/>
          <w:szCs w:val="24"/>
          <w:lang w:eastAsia="en-IN"/>
        </w:rPr>
        <w:lastRenderedPageBreak/>
        <w:t xml:space="preserve">Mapping of CBS1483 Scaffold </w:t>
      </w:r>
      <w:r w:rsidR="00EB566E"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EB566E"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59"/>
      <w:bookmarkEnd w:id="160"/>
      <w:r w:rsidR="00EB566E"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EB566E"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EB566E"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B566E"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EB566E"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1" w:name="_Ref477559376"/>
      <w:bookmarkStart w:id="162" w:name="_Toc477564361"/>
      <w:bookmarkStart w:id="163"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1"/>
      <w:bookmarkEnd w:id="162"/>
      <w:bookmarkEnd w:id="163"/>
      <w:r w:rsidR="00EB566E">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EB566E">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0"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1" cstate="print"/>
                    <a:stretch>
                      <a:fillRect/>
                    </a:stretch>
                  </pic:blipFill>
                  <pic:spPr>
                    <a:xfrm>
                      <a:off x="0" y="0"/>
                      <a:ext cx="3281680" cy="1971040"/>
                    </a:xfrm>
                    <a:prstGeom prst="rect">
                      <a:avLst/>
                    </a:prstGeom>
                  </pic:spPr>
                </pic:pic>
              </a:graphicData>
            </a:graphic>
          </wp:inline>
        </w:drawing>
      </w:r>
    </w:p>
    <w:p w:rsidR="00EB1C0F" w:rsidRDefault="00C101B1"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3"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5"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7"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3426BB" w:rsidRDefault="003426BB"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4"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4"/>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99"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1"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3"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5"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5"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5"/>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7"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09" cstate="print"/>
                    <a:stretch>
                      <a:fillRect/>
                    </a:stretch>
                  </pic:blipFill>
                  <pic:spPr>
                    <a:xfrm>
                      <a:off x="0" y="0"/>
                      <a:ext cx="3286125" cy="1971674"/>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1"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3"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sz w:val="24"/>
        </w:rPr>
      </w:pPr>
      <w:bookmarkStart w:id="166"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5"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7"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19"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1"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7"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3"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5"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7"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29"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3426BB" w:rsidRDefault="003426BB"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8" w:name="_Toc477564366"/>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1"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3"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5" cstate="print"/>
                    <a:stretch>
                      <a:fillRect/>
                    </a:stretch>
                  </pic:blipFill>
                  <pic:spPr>
                    <a:xfrm>
                      <a:off x="0" y="0"/>
                      <a:ext cx="3286125" cy="1971675"/>
                    </a:xfrm>
                    <a:prstGeom prst="rect">
                      <a:avLst/>
                    </a:prstGeom>
                  </pic:spPr>
                </pic:pic>
              </a:graphicData>
            </a:graphic>
          </wp:inline>
        </w:drawing>
      </w:r>
    </w:p>
    <w:p w:rsidR="00EB1C0F" w:rsidRDefault="00EB1C0F" w:rsidP="00A36C53">
      <w:pPr>
        <w:suppressAutoHyphens/>
        <w:spacing w:line="240" w:lineRule="auto"/>
        <w:rPr>
          <w:rFonts w:asciiTheme="majorHAnsi" w:hAnsiTheme="majorHAnsi"/>
          <w:color w:val="000000" w:themeColor="text1"/>
          <w:sz w:val="16"/>
          <w:szCs w:val="20"/>
          <w:lang w:eastAsia="en-IN"/>
        </w:rPr>
      </w:pP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7" cstate="print"/>
                    <a:stretch>
                      <a:fillRect/>
                    </a:stretch>
                  </pic:blipFill>
                  <pic:spPr>
                    <a:xfrm>
                      <a:off x="0" y="0"/>
                      <a:ext cx="3286125" cy="1971675"/>
                    </a:xfrm>
                    <a:prstGeom prst="rect">
                      <a:avLst/>
                    </a:prstGeom>
                  </pic:spPr>
                </pic:pic>
              </a:graphicData>
            </a:graphic>
          </wp:inline>
        </w:drawing>
      </w:r>
    </w:p>
    <w:p w:rsidR="00EB1C0F" w:rsidRPr="003426BB" w:rsidRDefault="00EB1C0F" w:rsidP="00A36C53">
      <w:pPr>
        <w:suppressAutoHyphens/>
        <w:spacing w:line="240" w:lineRule="auto"/>
        <w:jc w:val="center"/>
        <w:rPr>
          <w:b/>
        </w:rPr>
      </w:pPr>
      <w:bookmarkStart w:id="169" w:name="_Toc477564367"/>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39" cstate="print"/>
                    <a:stretch>
                      <a:fillRect/>
                    </a:stretch>
                  </pic:blipFill>
                  <pic:spPr>
                    <a:xfrm>
                      <a:off x="0" y="0"/>
                      <a:ext cx="3286125" cy="1971675"/>
                    </a:xfrm>
                    <a:prstGeom prst="rect">
                      <a:avLst/>
                    </a:prstGeom>
                  </pic:spPr>
                </pic:pic>
              </a:graphicData>
            </a:graphic>
          </wp:inline>
        </w:drawing>
      </w: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ind w:left="-426"/>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7FFC" w:rsidRDefault="009A7FFC">
      <w:r>
        <w:separator/>
      </w:r>
    </w:p>
  </w:endnote>
  <w:endnote w:type="continuationSeparator" w:id="0">
    <w:p w:rsidR="009A7FFC" w:rsidRDefault="009A7FF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7FFC" w:rsidRDefault="009A7FFC">
      <w:pPr>
        <w:pStyle w:val="Piedepgina"/>
        <w:tabs>
          <w:tab w:val="clear" w:pos="4320"/>
          <w:tab w:val="left" w:pos="4860"/>
        </w:tabs>
        <w:spacing w:line="200" w:lineRule="exact"/>
        <w:rPr>
          <w:u w:val="single" w:color="000000"/>
        </w:rPr>
      </w:pPr>
      <w:r>
        <w:rPr>
          <w:u w:val="single" w:color="000000"/>
        </w:rPr>
        <w:tab/>
      </w:r>
    </w:p>
  </w:footnote>
  <w:footnote w:type="continuationSeparator" w:id="0">
    <w:p w:rsidR="009A7FFC" w:rsidRDefault="009A7FFC">
      <w:pPr>
        <w:pStyle w:val="Textonotapie"/>
        <w:rPr>
          <w:szCs w:val="24"/>
        </w:rPr>
      </w:pPr>
      <w:r>
        <w:continuationSeparator/>
      </w:r>
    </w:p>
  </w:footnote>
  <w:footnote w:type="continuationNotice" w:id="1">
    <w:p w:rsidR="009A7FFC" w:rsidRDefault="009A7FFC">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1B1" w:rsidRPr="00F46CA6" w:rsidRDefault="00C101B1">
    <w:pPr>
      <w:pStyle w:val="Encabezado"/>
      <w:spacing w:after="0"/>
      <w:rPr>
        <w:noProof/>
        <w:lang w:val="es-ES"/>
      </w:rPr>
    </w:pPr>
    <w:r w:rsidRPr="00EB566E">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1B1" w:rsidRPr="006E6B34" w:rsidRDefault="00C101B1"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1B1" w:rsidRPr="00F46CA6" w:rsidRDefault="00C101B1">
    <w:pPr>
      <w:pStyle w:val="Encabezado"/>
      <w:spacing w:after="0"/>
      <w:rPr>
        <w:noProof/>
        <w:lang w:val="es-ES"/>
      </w:rPr>
    </w:pPr>
    <w:r w:rsidRPr="00EB566E">
      <w:rPr>
        <w:noProof/>
        <w:lang w:val="nl-NL" w:eastAsia="zh-CN"/>
      </w:rPr>
      <w:pict>
        <v:line id="Line 1" o:spid="_x0000_s6146" style="position:absolute;left:0;text-align:left;z-index:251660288;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C101B1" w:rsidRPr="002F07AA" w:rsidRDefault="00C101B1"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sidR="00D460BA">
          <w:rPr>
            <w:noProof/>
            <w:sz w:val="20"/>
          </w:rPr>
          <w:t>38</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1B1" w:rsidRDefault="00C101B1">
    <w:pPr>
      <w:pStyle w:val="Encabezado"/>
      <w:spacing w:after="0"/>
      <w:rPr>
        <w:noProof/>
      </w:rPr>
    </w:pPr>
    <w:r w:rsidRPr="00EB566E">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1B1" w:rsidRPr="006E6B34" w:rsidRDefault="00C101B1"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attachedTemplate r:id="rId1"/>
  <w:stylePaneFormatFilter w:val="3F01"/>
  <w:defaultTabStop w:val="720"/>
  <w:autoHyphenation/>
  <w:hyphenationZone w:val="425"/>
  <w:doNotHyphenateCaps/>
  <w:drawingGridHorizontalSpacing w:val="100"/>
  <w:displayHorizontalDrawingGridEvery w:val="2"/>
  <w:displayVerticalDrawingGridEvery w:val="2"/>
  <w:noPunctuationKerning/>
  <w:characterSpacingControl w:val="doNotCompress"/>
  <w:hdrShapeDefaults>
    <o:shapedefaults v:ext="edit" spidmax="11266"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C3A"/>
    <w:rsid w:val="000072E7"/>
    <w:rsid w:val="00007337"/>
    <w:rsid w:val="00007F65"/>
    <w:rsid w:val="0001157D"/>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4D5C"/>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5D1"/>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4519"/>
    <w:rsid w:val="00114538"/>
    <w:rsid w:val="001172BC"/>
    <w:rsid w:val="00120FBC"/>
    <w:rsid w:val="00121609"/>
    <w:rsid w:val="00123800"/>
    <w:rsid w:val="00127211"/>
    <w:rsid w:val="0013051E"/>
    <w:rsid w:val="00132D60"/>
    <w:rsid w:val="001356D9"/>
    <w:rsid w:val="001366B4"/>
    <w:rsid w:val="00137096"/>
    <w:rsid w:val="0014228D"/>
    <w:rsid w:val="00142997"/>
    <w:rsid w:val="001442FE"/>
    <w:rsid w:val="001454CA"/>
    <w:rsid w:val="001474C7"/>
    <w:rsid w:val="001514AB"/>
    <w:rsid w:val="00151967"/>
    <w:rsid w:val="00154698"/>
    <w:rsid w:val="001552BE"/>
    <w:rsid w:val="001557B7"/>
    <w:rsid w:val="00160358"/>
    <w:rsid w:val="00163472"/>
    <w:rsid w:val="00164CC5"/>
    <w:rsid w:val="001657CD"/>
    <w:rsid w:val="00170067"/>
    <w:rsid w:val="00170720"/>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3455"/>
    <w:rsid w:val="001F5EEF"/>
    <w:rsid w:val="001F6339"/>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5471"/>
    <w:rsid w:val="00362FC0"/>
    <w:rsid w:val="00364D24"/>
    <w:rsid w:val="00365648"/>
    <w:rsid w:val="00366351"/>
    <w:rsid w:val="00367A1C"/>
    <w:rsid w:val="00370834"/>
    <w:rsid w:val="00373944"/>
    <w:rsid w:val="00373BF6"/>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5193"/>
    <w:rsid w:val="004363BB"/>
    <w:rsid w:val="004376A0"/>
    <w:rsid w:val="0044046A"/>
    <w:rsid w:val="00441348"/>
    <w:rsid w:val="00446698"/>
    <w:rsid w:val="004477C0"/>
    <w:rsid w:val="00450FB8"/>
    <w:rsid w:val="00451339"/>
    <w:rsid w:val="00452614"/>
    <w:rsid w:val="00453B03"/>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E58"/>
    <w:rsid w:val="00490032"/>
    <w:rsid w:val="00492296"/>
    <w:rsid w:val="004927C7"/>
    <w:rsid w:val="004929D8"/>
    <w:rsid w:val="00492C71"/>
    <w:rsid w:val="004935AA"/>
    <w:rsid w:val="004A2E7B"/>
    <w:rsid w:val="004A5169"/>
    <w:rsid w:val="004A54AA"/>
    <w:rsid w:val="004A6F8C"/>
    <w:rsid w:val="004A711C"/>
    <w:rsid w:val="004B43B9"/>
    <w:rsid w:val="004B4518"/>
    <w:rsid w:val="004B489E"/>
    <w:rsid w:val="004B658F"/>
    <w:rsid w:val="004B6AB2"/>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555"/>
    <w:rsid w:val="0050199D"/>
    <w:rsid w:val="005062FC"/>
    <w:rsid w:val="005106B3"/>
    <w:rsid w:val="00511CCA"/>
    <w:rsid w:val="00513710"/>
    <w:rsid w:val="00513E3E"/>
    <w:rsid w:val="00513FFC"/>
    <w:rsid w:val="005147D3"/>
    <w:rsid w:val="00514BD2"/>
    <w:rsid w:val="00520519"/>
    <w:rsid w:val="00522EBD"/>
    <w:rsid w:val="00523F68"/>
    <w:rsid w:val="00524850"/>
    <w:rsid w:val="00526439"/>
    <w:rsid w:val="00527F92"/>
    <w:rsid w:val="005318AE"/>
    <w:rsid w:val="0053380B"/>
    <w:rsid w:val="00533F7E"/>
    <w:rsid w:val="0053604E"/>
    <w:rsid w:val="00540494"/>
    <w:rsid w:val="00544ED1"/>
    <w:rsid w:val="00552931"/>
    <w:rsid w:val="005533D0"/>
    <w:rsid w:val="00555937"/>
    <w:rsid w:val="005569E4"/>
    <w:rsid w:val="005574C0"/>
    <w:rsid w:val="005611A8"/>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33A5"/>
    <w:rsid w:val="005A6D5A"/>
    <w:rsid w:val="005A6F56"/>
    <w:rsid w:val="005A7240"/>
    <w:rsid w:val="005A7A92"/>
    <w:rsid w:val="005B427D"/>
    <w:rsid w:val="005B769F"/>
    <w:rsid w:val="005B76D4"/>
    <w:rsid w:val="005C23AF"/>
    <w:rsid w:val="005C48B4"/>
    <w:rsid w:val="005C59FF"/>
    <w:rsid w:val="005C6EED"/>
    <w:rsid w:val="005D144E"/>
    <w:rsid w:val="005D1761"/>
    <w:rsid w:val="005D1905"/>
    <w:rsid w:val="005D2C62"/>
    <w:rsid w:val="005D4C4C"/>
    <w:rsid w:val="005D7E8C"/>
    <w:rsid w:val="005E41BA"/>
    <w:rsid w:val="005E456A"/>
    <w:rsid w:val="005E5A37"/>
    <w:rsid w:val="005E7CEB"/>
    <w:rsid w:val="005F1898"/>
    <w:rsid w:val="005F1AFC"/>
    <w:rsid w:val="005F2E25"/>
    <w:rsid w:val="005F50A7"/>
    <w:rsid w:val="005F5D63"/>
    <w:rsid w:val="005F63E6"/>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2302"/>
    <w:rsid w:val="0062539C"/>
    <w:rsid w:val="00627B8F"/>
    <w:rsid w:val="006307C3"/>
    <w:rsid w:val="00630835"/>
    <w:rsid w:val="0063090A"/>
    <w:rsid w:val="006323EC"/>
    <w:rsid w:val="00636597"/>
    <w:rsid w:val="0063766E"/>
    <w:rsid w:val="00642EFE"/>
    <w:rsid w:val="00643190"/>
    <w:rsid w:val="00644035"/>
    <w:rsid w:val="006443ED"/>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4DCC"/>
    <w:rsid w:val="006A5913"/>
    <w:rsid w:val="006A6784"/>
    <w:rsid w:val="006A6CAB"/>
    <w:rsid w:val="006B0BA3"/>
    <w:rsid w:val="006B2FEF"/>
    <w:rsid w:val="006B4ED0"/>
    <w:rsid w:val="006B5238"/>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13528"/>
    <w:rsid w:val="00723312"/>
    <w:rsid w:val="0072388D"/>
    <w:rsid w:val="0072418E"/>
    <w:rsid w:val="00724E06"/>
    <w:rsid w:val="00731056"/>
    <w:rsid w:val="007338D6"/>
    <w:rsid w:val="00735242"/>
    <w:rsid w:val="00735C76"/>
    <w:rsid w:val="00736BE5"/>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75C9"/>
    <w:rsid w:val="00801389"/>
    <w:rsid w:val="00801742"/>
    <w:rsid w:val="0080302B"/>
    <w:rsid w:val="00803114"/>
    <w:rsid w:val="00805D4D"/>
    <w:rsid w:val="00806CED"/>
    <w:rsid w:val="00807237"/>
    <w:rsid w:val="00807CB5"/>
    <w:rsid w:val="008104C4"/>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6EB0"/>
    <w:rsid w:val="008B7264"/>
    <w:rsid w:val="008C323D"/>
    <w:rsid w:val="008D0883"/>
    <w:rsid w:val="008D2FF8"/>
    <w:rsid w:val="008D4268"/>
    <w:rsid w:val="008D5912"/>
    <w:rsid w:val="008E2851"/>
    <w:rsid w:val="008E41E9"/>
    <w:rsid w:val="008E4329"/>
    <w:rsid w:val="008E5030"/>
    <w:rsid w:val="008E7398"/>
    <w:rsid w:val="008F6150"/>
    <w:rsid w:val="008F6D50"/>
    <w:rsid w:val="0090332C"/>
    <w:rsid w:val="00904092"/>
    <w:rsid w:val="009056F9"/>
    <w:rsid w:val="009064FB"/>
    <w:rsid w:val="0091127B"/>
    <w:rsid w:val="00912DF1"/>
    <w:rsid w:val="009177F2"/>
    <w:rsid w:val="00917A9F"/>
    <w:rsid w:val="00917FDC"/>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E59"/>
    <w:rsid w:val="009A0FA0"/>
    <w:rsid w:val="009A1BAD"/>
    <w:rsid w:val="009A2AC9"/>
    <w:rsid w:val="009A3330"/>
    <w:rsid w:val="009A4450"/>
    <w:rsid w:val="009A5252"/>
    <w:rsid w:val="009A536C"/>
    <w:rsid w:val="009A58B1"/>
    <w:rsid w:val="009A6B44"/>
    <w:rsid w:val="009A7FFC"/>
    <w:rsid w:val="009B6371"/>
    <w:rsid w:val="009B6D1B"/>
    <w:rsid w:val="009C08AC"/>
    <w:rsid w:val="009C2AD8"/>
    <w:rsid w:val="009C3ACF"/>
    <w:rsid w:val="009D0B6E"/>
    <w:rsid w:val="009D0E7C"/>
    <w:rsid w:val="009D2C7C"/>
    <w:rsid w:val="009D45C4"/>
    <w:rsid w:val="009D61A3"/>
    <w:rsid w:val="009D69E3"/>
    <w:rsid w:val="009D6CB5"/>
    <w:rsid w:val="009D7E3B"/>
    <w:rsid w:val="009E11D9"/>
    <w:rsid w:val="009E2C1C"/>
    <w:rsid w:val="009E3F6B"/>
    <w:rsid w:val="009E4292"/>
    <w:rsid w:val="009E7117"/>
    <w:rsid w:val="009F481F"/>
    <w:rsid w:val="00A0022F"/>
    <w:rsid w:val="00A011F5"/>
    <w:rsid w:val="00A0317C"/>
    <w:rsid w:val="00A06243"/>
    <w:rsid w:val="00A12C70"/>
    <w:rsid w:val="00A16801"/>
    <w:rsid w:val="00A20CEA"/>
    <w:rsid w:val="00A2157D"/>
    <w:rsid w:val="00A21C37"/>
    <w:rsid w:val="00A22164"/>
    <w:rsid w:val="00A226FD"/>
    <w:rsid w:val="00A2274A"/>
    <w:rsid w:val="00A2522A"/>
    <w:rsid w:val="00A25606"/>
    <w:rsid w:val="00A2659A"/>
    <w:rsid w:val="00A27169"/>
    <w:rsid w:val="00A27380"/>
    <w:rsid w:val="00A2755B"/>
    <w:rsid w:val="00A27B87"/>
    <w:rsid w:val="00A3173F"/>
    <w:rsid w:val="00A31E08"/>
    <w:rsid w:val="00A34C38"/>
    <w:rsid w:val="00A35CAA"/>
    <w:rsid w:val="00A36C53"/>
    <w:rsid w:val="00A371AB"/>
    <w:rsid w:val="00A4222A"/>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6F2D"/>
    <w:rsid w:val="00B0768C"/>
    <w:rsid w:val="00B1009F"/>
    <w:rsid w:val="00B10A23"/>
    <w:rsid w:val="00B10BCC"/>
    <w:rsid w:val="00B11608"/>
    <w:rsid w:val="00B15673"/>
    <w:rsid w:val="00B226F8"/>
    <w:rsid w:val="00B23F8E"/>
    <w:rsid w:val="00B24444"/>
    <w:rsid w:val="00B26773"/>
    <w:rsid w:val="00B30624"/>
    <w:rsid w:val="00B3147B"/>
    <w:rsid w:val="00B321E1"/>
    <w:rsid w:val="00B342F8"/>
    <w:rsid w:val="00B35209"/>
    <w:rsid w:val="00B357D7"/>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2596"/>
    <w:rsid w:val="00B82C56"/>
    <w:rsid w:val="00B82EE1"/>
    <w:rsid w:val="00B86BD0"/>
    <w:rsid w:val="00B907DC"/>
    <w:rsid w:val="00B90E57"/>
    <w:rsid w:val="00B92853"/>
    <w:rsid w:val="00B95CD2"/>
    <w:rsid w:val="00B972B2"/>
    <w:rsid w:val="00B97599"/>
    <w:rsid w:val="00B97EB7"/>
    <w:rsid w:val="00BA6D53"/>
    <w:rsid w:val="00BB2E76"/>
    <w:rsid w:val="00BB5383"/>
    <w:rsid w:val="00BB61D4"/>
    <w:rsid w:val="00BB7280"/>
    <w:rsid w:val="00BC1974"/>
    <w:rsid w:val="00BC3CD9"/>
    <w:rsid w:val="00BC498F"/>
    <w:rsid w:val="00BC7974"/>
    <w:rsid w:val="00BD05D9"/>
    <w:rsid w:val="00BD28F5"/>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5F95"/>
    <w:rsid w:val="00C07290"/>
    <w:rsid w:val="00C072DC"/>
    <w:rsid w:val="00C0748A"/>
    <w:rsid w:val="00C101B1"/>
    <w:rsid w:val="00C11890"/>
    <w:rsid w:val="00C121E2"/>
    <w:rsid w:val="00C15071"/>
    <w:rsid w:val="00C17CBE"/>
    <w:rsid w:val="00C205B9"/>
    <w:rsid w:val="00C21C95"/>
    <w:rsid w:val="00C22251"/>
    <w:rsid w:val="00C22F4F"/>
    <w:rsid w:val="00C23357"/>
    <w:rsid w:val="00C243AE"/>
    <w:rsid w:val="00C24E55"/>
    <w:rsid w:val="00C2695B"/>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460BA"/>
    <w:rsid w:val="00D53326"/>
    <w:rsid w:val="00D5482F"/>
    <w:rsid w:val="00D6029F"/>
    <w:rsid w:val="00D6077A"/>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7181"/>
    <w:rsid w:val="00E204D1"/>
    <w:rsid w:val="00E25680"/>
    <w:rsid w:val="00E315AF"/>
    <w:rsid w:val="00E31801"/>
    <w:rsid w:val="00E34F53"/>
    <w:rsid w:val="00E40F32"/>
    <w:rsid w:val="00E41EAE"/>
    <w:rsid w:val="00E454A6"/>
    <w:rsid w:val="00E45CC0"/>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1CE7"/>
    <w:rsid w:val="00E93C64"/>
    <w:rsid w:val="00E93E3A"/>
    <w:rsid w:val="00E940D0"/>
    <w:rsid w:val="00E94F45"/>
    <w:rsid w:val="00EA0150"/>
    <w:rsid w:val="00EA0E5D"/>
    <w:rsid w:val="00EA1122"/>
    <w:rsid w:val="00EA2C8D"/>
    <w:rsid w:val="00EA3133"/>
    <w:rsid w:val="00EA3C40"/>
    <w:rsid w:val="00EA4351"/>
    <w:rsid w:val="00EA510B"/>
    <w:rsid w:val="00EB0ECA"/>
    <w:rsid w:val="00EB1C0F"/>
    <w:rsid w:val="00EB1C9A"/>
    <w:rsid w:val="00EB25C7"/>
    <w:rsid w:val="00EB39AC"/>
    <w:rsid w:val="00EB3E56"/>
    <w:rsid w:val="00EB49E2"/>
    <w:rsid w:val="00EB566E"/>
    <w:rsid w:val="00EC227F"/>
    <w:rsid w:val="00EC5ED4"/>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40CE"/>
    <w:rsid w:val="00F5702E"/>
    <w:rsid w:val="00F57A34"/>
    <w:rsid w:val="00F623F4"/>
    <w:rsid w:val="00F63F7A"/>
    <w:rsid w:val="00F64905"/>
    <w:rsid w:val="00F66C7B"/>
    <w:rsid w:val="00F670A0"/>
    <w:rsid w:val="00F714E3"/>
    <w:rsid w:val="00F71F52"/>
    <w:rsid w:val="00F76703"/>
    <w:rsid w:val="00F83F8E"/>
    <w:rsid w:val="00F8566B"/>
    <w:rsid w:val="00F865AD"/>
    <w:rsid w:val="00F93828"/>
    <w:rsid w:val="00FA1D80"/>
    <w:rsid w:val="00FA27C1"/>
    <w:rsid w:val="00FA2935"/>
    <w:rsid w:val="00FA29D6"/>
    <w:rsid w:val="00FA50E5"/>
    <w:rsid w:val="00FA5769"/>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AC54F7"/>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pn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jpeg"/><Relationship Id="rId75" Type="http://schemas.openxmlformats.org/officeDocument/2006/relationships/image" Target="media/image59.jpe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pn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fontTable" Target="fontTable.xml"/><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microsoft.com/office/2007/relationships/stylesWithEffects" Target="stylesWithEffects.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pn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78487F-55FD-4272-960B-DD4E3FCFD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90</Pages>
  <Words>44012</Words>
  <Characters>250870</Characters>
  <Application>Microsoft Office Word</Application>
  <DocSecurity>0</DocSecurity>
  <Lines>2090</Lines>
  <Paragraphs>5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42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3-29T20:13:00Z</dcterms:created>
  <dcterms:modified xsi:type="dcterms:W3CDTF">2017-03-2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